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rPr>
      </w:pPr>
    </w:p>
    <w:p w14:paraId="2DA13041" w14:textId="479D9ECC" w:rsidR="0011316F" w:rsidRPr="0011316F" w:rsidRDefault="005917B2" w:rsidP="00AE7F76">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AE7F76">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AE7F76">
      <w:pPr>
        <w:jc w:val="center"/>
        <w:rPr>
          <w:rFonts w:eastAsia="Times New Roman" w:cs="Times New Roman"/>
        </w:rPr>
      </w:pPr>
    </w:p>
    <w:p w14:paraId="7207E53E" w14:textId="7A235CAC" w:rsidR="00BE1091" w:rsidRPr="00EB46DF" w:rsidRDefault="00BE1091" w:rsidP="00AE7F76">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AE7F76">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AE7F76">
      <w:pPr>
        <w:jc w:val="center"/>
        <w:rPr>
          <w:rFonts w:eastAsia="Times New Roman" w:cs="Times New Roman"/>
          <w:color w:val="000000"/>
        </w:rPr>
      </w:pPr>
    </w:p>
    <w:p w14:paraId="168A106C" w14:textId="77777777" w:rsidR="00425B53" w:rsidRPr="00EB46DF" w:rsidRDefault="00425B53" w:rsidP="00AE7F76">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AE7F76">
      <w:pPr>
        <w:jc w:val="center"/>
        <w:rPr>
          <w:rFonts w:eastAsia="Times New Roman" w:cs="Times New Roman"/>
          <w:color w:val="000000"/>
        </w:rPr>
      </w:pPr>
    </w:p>
    <w:p w14:paraId="0D40C803" w14:textId="51856313" w:rsidR="00425B53" w:rsidRPr="00EB46DF" w:rsidRDefault="00425B53" w:rsidP="00AE7F76">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AE7F76">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AE7F76">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AE7F76">
      <w:pPr>
        <w:jc w:val="center"/>
        <w:rPr>
          <w:rFonts w:eastAsia="Times New Roman" w:cs="Times New Roman"/>
          <w:color w:val="000000"/>
        </w:rPr>
      </w:pPr>
    </w:p>
    <w:p w14:paraId="6A26CDFB" w14:textId="3C38483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AE7F76">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AE7F76">
      <w:pPr>
        <w:jc w:val="center"/>
        <w:rPr>
          <w:rFonts w:eastAsia="Times New Roman" w:cs="Times New Roman"/>
          <w:color w:val="000000"/>
        </w:rPr>
      </w:pPr>
    </w:p>
    <w:p w14:paraId="59B3D814" w14:textId="22E4C707" w:rsidR="00425B53" w:rsidRPr="00EB46DF" w:rsidRDefault="00425B53" w:rsidP="00AE7F76">
      <w:pPr>
        <w:jc w:val="center"/>
        <w:rPr>
          <w:rFonts w:eastAsia="Times New Roman" w:cs="Times New Roman"/>
          <w:color w:val="000000"/>
        </w:rPr>
      </w:pPr>
      <w:r w:rsidRPr="00EB46DF">
        <w:rPr>
          <w:rFonts w:eastAsia="Times New Roman" w:cs="Times New Roman"/>
          <w:color w:val="000000"/>
          <w:highlight w:val="yellow"/>
        </w:rPr>
        <w:t xml:space="preserve">Current draft version: </w:t>
      </w:r>
      <w:r w:rsidR="001612F9">
        <w:rPr>
          <w:rFonts w:eastAsia="Times New Roman" w:cs="Times New Roman"/>
          <w:color w:val="000000"/>
          <w:highlight w:val="yellow"/>
        </w:rPr>
        <w:t>August</w:t>
      </w:r>
      <w:r w:rsidR="00F579A7">
        <w:rPr>
          <w:rFonts w:eastAsia="Times New Roman" w:cs="Times New Roman"/>
          <w:color w:val="000000"/>
          <w:highlight w:val="yellow"/>
        </w:rPr>
        <w:t xml:space="preserve"> 4</w:t>
      </w:r>
      <w:r w:rsidR="00F579A7" w:rsidRPr="00F579A7">
        <w:rPr>
          <w:rFonts w:eastAsia="Times New Roman" w:cs="Times New Roman"/>
          <w:color w:val="000000"/>
          <w:highlight w:val="yellow"/>
          <w:vertAlign w:val="superscript"/>
        </w:rPr>
        <w:t>th</w:t>
      </w:r>
      <w:r w:rsidR="00EA52BB">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AE7F76">
      <w:pPr>
        <w:jc w:val="center"/>
        <w:rPr>
          <w:rFonts w:eastAsia="Times New Roman" w:cs="Times New Roman"/>
          <w:color w:val="000000"/>
        </w:rPr>
      </w:pPr>
    </w:p>
    <w:p w14:paraId="22726D1B" w14:textId="2C5C2FEF" w:rsidR="00BE1091" w:rsidRPr="00EB46DF" w:rsidRDefault="00425B53" w:rsidP="00AE7F76">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266C78">
      <w:pPr>
        <w:rPr>
          <w:rFonts w:eastAsia="Times New Roman" w:cs="Times New Roman"/>
          <w:b/>
          <w:bCs/>
          <w:color w:val="000000"/>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77777777" w:rsidR="00194981" w:rsidRPr="00EB46DF" w:rsidRDefault="00194981" w:rsidP="00194981">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194981">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194981">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194981">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194981">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194981">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A65B157" w14:textId="77777777" w:rsidR="00B00DD1" w:rsidRPr="00EB46DF" w:rsidRDefault="00B00DD1" w:rsidP="00266C78">
      <w:pPr>
        <w:rPr>
          <w:rFonts w:eastAsia="Times New Roman" w:cs="Times New Roman"/>
          <w:b/>
          <w:bCs/>
          <w:color w:val="000000"/>
        </w:rPr>
      </w:pPr>
    </w:p>
    <w:p w14:paraId="53D46BD0" w14:textId="77777777" w:rsidR="00AE7F76" w:rsidRPr="00EB46DF" w:rsidRDefault="00AE7F76" w:rsidP="00266C78">
      <w:pPr>
        <w:rPr>
          <w:rFonts w:eastAsia="Times New Roman" w:cs="Times New Roman"/>
          <w:b/>
          <w:bCs/>
          <w:color w:val="000000"/>
        </w:rPr>
      </w:pPr>
    </w:p>
    <w:p w14:paraId="382BC68B" w14:textId="77777777" w:rsidR="00AE7F76" w:rsidRPr="001612F9" w:rsidRDefault="00AE7F76" w:rsidP="00AE7F76">
      <w:pPr>
        <w:pStyle w:val="Heading1"/>
        <w:rPr>
          <w:szCs w:val="28"/>
        </w:rPr>
      </w:pPr>
      <w:bookmarkStart w:id="0" w:name="_Toc49865700"/>
      <w:r w:rsidRPr="001612F9">
        <w:rPr>
          <w:szCs w:val="28"/>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rPr>
      </w:pPr>
      <w:r w:rsidRPr="001612F9">
        <w:rPr>
          <w:rFonts w:eastAsia="Cambria" w:cs="Times New Roman"/>
          <w:highlight w:val="yellow"/>
        </w:rPr>
        <w:t>TBD</w:t>
      </w:r>
      <w:r>
        <w:rPr>
          <w:rFonts w:eastAsia="Cambria" w:cs="Times New Roman"/>
        </w:rPr>
        <w:t xml:space="preserve"> (word count 350 max)</w:t>
      </w:r>
    </w:p>
    <w:p w14:paraId="5EC0EE1B" w14:textId="1DC4914F" w:rsidR="00AE7F76" w:rsidRPr="00EB46DF" w:rsidRDefault="00AE7F76">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7720AD">
      <w:pPr>
        <w:pStyle w:val="Heading1"/>
      </w:pPr>
      <w:bookmarkStart w:id="1" w:name="_Toc49865701"/>
      <w:r w:rsidRPr="001612F9">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sidRPr="001612F9">
        <w:rPr>
          <w:rFonts w:eastAsia="Cambria" w:cs="Times New Roman"/>
          <w:highlight w:val="yellow"/>
        </w:rPr>
        <w:t>TBD</w:t>
      </w:r>
      <w:r>
        <w:rPr>
          <w:rFonts w:eastAsia="Cambria" w:cs="Times New Roman"/>
        </w:rPr>
        <w:t xml:space="preserve"> (word count 150 max)</w:t>
      </w:r>
    </w:p>
    <w:p w14:paraId="76037A95" w14:textId="64A664D4"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60D261B9" w14:textId="2BDC4F8E" w:rsidR="00194981" w:rsidRPr="00EB46DF" w:rsidRDefault="00194981" w:rsidP="007720AD">
      <w:pPr>
        <w:pStyle w:val="Heading1"/>
      </w:pPr>
      <w:bookmarkStart w:id="2" w:name="_Toc153357227"/>
      <w:bookmarkStart w:id="3" w:name="_Toc157169035"/>
      <w:bookmarkStart w:id="4" w:name="_Toc49865702"/>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78A613F4" w:rsidR="00194981" w:rsidRPr="00EB46DF" w:rsidRDefault="0011316F" w:rsidP="00194981">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sizes.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8D1DFE" w:rsidRPr="00CA4024">
          <w:rPr>
            <w:rStyle w:val="Hyperlink"/>
            <w:rFonts w:eastAsia="Cambria" w:cs="Times New Roman"/>
          </w:rPr>
          <w:t>https://github.com/vfladmark/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194981">
      <w:pPr>
        <w:rPr>
          <w:rFonts w:eastAsia="Cambria" w:cs="Times New Roman"/>
        </w:rPr>
      </w:pPr>
    </w:p>
    <w:p w14:paraId="44360ADF" w14:textId="036BDDE6"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194981">
      <w:pPr>
        <w:pStyle w:val="Heading1"/>
      </w:pPr>
      <w:bookmarkStart w:id="5" w:name="_Toc153357228"/>
      <w:bookmarkStart w:id="6" w:name="_Toc157169036"/>
      <w:bookmarkStart w:id="7" w:name="_Toc49865703"/>
      <w:r w:rsidRPr="00171827">
        <w:t>Table of Contents</w:t>
      </w:r>
      <w:bookmarkEnd w:id="5"/>
      <w:bookmarkEnd w:id="6"/>
      <w:bookmarkEnd w:id="7"/>
    </w:p>
    <w:p w14:paraId="7BB9C7D0" w14:textId="77777777" w:rsidR="00194981" w:rsidRPr="00EB46DF" w:rsidRDefault="00194981" w:rsidP="00194981">
      <w:pPr>
        <w:rPr>
          <w:rFonts w:cs="Times New Roman"/>
        </w:rPr>
      </w:pPr>
    </w:p>
    <w:p w14:paraId="20DE4556" w14:textId="35DC3E5F" w:rsidR="00264B0C"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49865700" w:history="1">
        <w:r w:rsidR="00264B0C" w:rsidRPr="00EF600D">
          <w:rPr>
            <w:rStyle w:val="Hyperlink"/>
            <w:noProof/>
          </w:rPr>
          <w:t>Abstract</w:t>
        </w:r>
        <w:r w:rsidR="00264B0C">
          <w:rPr>
            <w:noProof/>
            <w:webHidden/>
          </w:rPr>
          <w:tab/>
        </w:r>
        <w:r w:rsidR="00264B0C">
          <w:rPr>
            <w:noProof/>
            <w:webHidden/>
          </w:rPr>
          <w:fldChar w:fldCharType="begin"/>
        </w:r>
        <w:r w:rsidR="00264B0C">
          <w:rPr>
            <w:noProof/>
            <w:webHidden/>
          </w:rPr>
          <w:instrText xml:space="preserve"> PAGEREF _Toc49865700 \h </w:instrText>
        </w:r>
        <w:r w:rsidR="00264B0C">
          <w:rPr>
            <w:noProof/>
            <w:webHidden/>
          </w:rPr>
        </w:r>
        <w:r w:rsidR="00264B0C">
          <w:rPr>
            <w:noProof/>
            <w:webHidden/>
          </w:rPr>
          <w:fldChar w:fldCharType="separate"/>
        </w:r>
        <w:r w:rsidR="00264B0C">
          <w:rPr>
            <w:noProof/>
            <w:webHidden/>
          </w:rPr>
          <w:t>iii</w:t>
        </w:r>
        <w:r w:rsidR="00264B0C">
          <w:rPr>
            <w:noProof/>
            <w:webHidden/>
          </w:rPr>
          <w:fldChar w:fldCharType="end"/>
        </w:r>
      </w:hyperlink>
    </w:p>
    <w:p w14:paraId="0A16CADD" w14:textId="4DF93527" w:rsidR="00264B0C" w:rsidRDefault="005612E0">
      <w:pPr>
        <w:pStyle w:val="TOC1"/>
        <w:rPr>
          <w:rFonts w:asciiTheme="minorHAnsi" w:eastAsiaTheme="minorEastAsia" w:hAnsiTheme="minorHAnsi" w:cstheme="minorBidi"/>
          <w:b w:val="0"/>
          <w:noProof/>
        </w:rPr>
      </w:pPr>
      <w:hyperlink w:anchor="_Toc49865701" w:history="1">
        <w:r w:rsidR="00264B0C" w:rsidRPr="00EF600D">
          <w:rPr>
            <w:rStyle w:val="Hyperlink"/>
            <w:noProof/>
          </w:rPr>
          <w:t>Lay Summary</w:t>
        </w:r>
        <w:r w:rsidR="00264B0C">
          <w:rPr>
            <w:noProof/>
            <w:webHidden/>
          </w:rPr>
          <w:tab/>
        </w:r>
        <w:r w:rsidR="00264B0C">
          <w:rPr>
            <w:noProof/>
            <w:webHidden/>
          </w:rPr>
          <w:fldChar w:fldCharType="begin"/>
        </w:r>
        <w:r w:rsidR="00264B0C">
          <w:rPr>
            <w:noProof/>
            <w:webHidden/>
          </w:rPr>
          <w:instrText xml:space="preserve"> PAGEREF _Toc49865701 \h </w:instrText>
        </w:r>
        <w:r w:rsidR="00264B0C">
          <w:rPr>
            <w:noProof/>
            <w:webHidden/>
          </w:rPr>
        </w:r>
        <w:r w:rsidR="00264B0C">
          <w:rPr>
            <w:noProof/>
            <w:webHidden/>
          </w:rPr>
          <w:fldChar w:fldCharType="separate"/>
        </w:r>
        <w:r w:rsidR="00264B0C">
          <w:rPr>
            <w:noProof/>
            <w:webHidden/>
          </w:rPr>
          <w:t>iv</w:t>
        </w:r>
        <w:r w:rsidR="00264B0C">
          <w:rPr>
            <w:noProof/>
            <w:webHidden/>
          </w:rPr>
          <w:fldChar w:fldCharType="end"/>
        </w:r>
      </w:hyperlink>
    </w:p>
    <w:p w14:paraId="277132DD" w14:textId="70E02D96" w:rsidR="00264B0C" w:rsidRDefault="005612E0">
      <w:pPr>
        <w:pStyle w:val="TOC1"/>
        <w:rPr>
          <w:rFonts w:asciiTheme="minorHAnsi" w:eastAsiaTheme="minorEastAsia" w:hAnsiTheme="minorHAnsi" w:cstheme="minorBidi"/>
          <w:b w:val="0"/>
          <w:noProof/>
        </w:rPr>
      </w:pPr>
      <w:hyperlink w:anchor="_Toc49865702" w:history="1">
        <w:r w:rsidR="00264B0C" w:rsidRPr="00EF600D">
          <w:rPr>
            <w:rStyle w:val="Hyperlink"/>
            <w:noProof/>
          </w:rPr>
          <w:t>Preface</w:t>
        </w:r>
        <w:r w:rsidR="00264B0C">
          <w:rPr>
            <w:noProof/>
            <w:webHidden/>
          </w:rPr>
          <w:tab/>
        </w:r>
        <w:r w:rsidR="00264B0C">
          <w:rPr>
            <w:noProof/>
            <w:webHidden/>
          </w:rPr>
          <w:fldChar w:fldCharType="begin"/>
        </w:r>
        <w:r w:rsidR="00264B0C">
          <w:rPr>
            <w:noProof/>
            <w:webHidden/>
          </w:rPr>
          <w:instrText xml:space="preserve"> PAGEREF _Toc49865702 \h </w:instrText>
        </w:r>
        <w:r w:rsidR="00264B0C">
          <w:rPr>
            <w:noProof/>
            <w:webHidden/>
          </w:rPr>
        </w:r>
        <w:r w:rsidR="00264B0C">
          <w:rPr>
            <w:noProof/>
            <w:webHidden/>
          </w:rPr>
          <w:fldChar w:fldCharType="separate"/>
        </w:r>
        <w:r w:rsidR="00264B0C">
          <w:rPr>
            <w:noProof/>
            <w:webHidden/>
          </w:rPr>
          <w:t>v</w:t>
        </w:r>
        <w:r w:rsidR="00264B0C">
          <w:rPr>
            <w:noProof/>
            <w:webHidden/>
          </w:rPr>
          <w:fldChar w:fldCharType="end"/>
        </w:r>
      </w:hyperlink>
    </w:p>
    <w:p w14:paraId="3CB91310" w14:textId="0496D864" w:rsidR="00264B0C" w:rsidRDefault="005612E0">
      <w:pPr>
        <w:pStyle w:val="TOC1"/>
        <w:rPr>
          <w:rFonts w:asciiTheme="minorHAnsi" w:eastAsiaTheme="minorEastAsia" w:hAnsiTheme="minorHAnsi" w:cstheme="minorBidi"/>
          <w:b w:val="0"/>
          <w:noProof/>
        </w:rPr>
      </w:pPr>
      <w:hyperlink w:anchor="_Toc49865703" w:history="1">
        <w:r w:rsidR="00264B0C" w:rsidRPr="00EF600D">
          <w:rPr>
            <w:rStyle w:val="Hyperlink"/>
            <w:noProof/>
          </w:rPr>
          <w:t>Table of Contents</w:t>
        </w:r>
        <w:r w:rsidR="00264B0C">
          <w:rPr>
            <w:noProof/>
            <w:webHidden/>
          </w:rPr>
          <w:tab/>
        </w:r>
        <w:r w:rsidR="00264B0C">
          <w:rPr>
            <w:noProof/>
            <w:webHidden/>
          </w:rPr>
          <w:fldChar w:fldCharType="begin"/>
        </w:r>
        <w:r w:rsidR="00264B0C">
          <w:rPr>
            <w:noProof/>
            <w:webHidden/>
          </w:rPr>
          <w:instrText xml:space="preserve"> PAGEREF _Toc49865703 \h </w:instrText>
        </w:r>
        <w:r w:rsidR="00264B0C">
          <w:rPr>
            <w:noProof/>
            <w:webHidden/>
          </w:rPr>
        </w:r>
        <w:r w:rsidR="00264B0C">
          <w:rPr>
            <w:noProof/>
            <w:webHidden/>
          </w:rPr>
          <w:fldChar w:fldCharType="separate"/>
        </w:r>
        <w:r w:rsidR="00264B0C">
          <w:rPr>
            <w:noProof/>
            <w:webHidden/>
          </w:rPr>
          <w:t>vi</w:t>
        </w:r>
        <w:r w:rsidR="00264B0C">
          <w:rPr>
            <w:noProof/>
            <w:webHidden/>
          </w:rPr>
          <w:fldChar w:fldCharType="end"/>
        </w:r>
      </w:hyperlink>
    </w:p>
    <w:p w14:paraId="231D314B" w14:textId="497C770B" w:rsidR="00264B0C" w:rsidRDefault="005612E0">
      <w:pPr>
        <w:pStyle w:val="TOC1"/>
        <w:rPr>
          <w:rFonts w:asciiTheme="minorHAnsi" w:eastAsiaTheme="minorEastAsia" w:hAnsiTheme="minorHAnsi" w:cstheme="minorBidi"/>
          <w:b w:val="0"/>
          <w:noProof/>
        </w:rPr>
      </w:pPr>
      <w:hyperlink w:anchor="_Toc49865704" w:history="1">
        <w:r w:rsidR="00264B0C" w:rsidRPr="00EF600D">
          <w:rPr>
            <w:rStyle w:val="Hyperlink"/>
            <w:noProof/>
          </w:rPr>
          <w:t>List of Tables</w:t>
        </w:r>
        <w:r w:rsidR="00264B0C">
          <w:rPr>
            <w:noProof/>
            <w:webHidden/>
          </w:rPr>
          <w:tab/>
        </w:r>
        <w:r w:rsidR="00264B0C">
          <w:rPr>
            <w:noProof/>
            <w:webHidden/>
          </w:rPr>
          <w:fldChar w:fldCharType="begin"/>
        </w:r>
        <w:r w:rsidR="00264B0C">
          <w:rPr>
            <w:noProof/>
            <w:webHidden/>
          </w:rPr>
          <w:instrText xml:space="preserve"> PAGEREF _Toc49865704 \h </w:instrText>
        </w:r>
        <w:r w:rsidR="00264B0C">
          <w:rPr>
            <w:noProof/>
            <w:webHidden/>
          </w:rPr>
        </w:r>
        <w:r w:rsidR="00264B0C">
          <w:rPr>
            <w:noProof/>
            <w:webHidden/>
          </w:rPr>
          <w:fldChar w:fldCharType="separate"/>
        </w:r>
        <w:r w:rsidR="00264B0C">
          <w:rPr>
            <w:noProof/>
            <w:webHidden/>
          </w:rPr>
          <w:t>ix</w:t>
        </w:r>
        <w:r w:rsidR="00264B0C">
          <w:rPr>
            <w:noProof/>
            <w:webHidden/>
          </w:rPr>
          <w:fldChar w:fldCharType="end"/>
        </w:r>
      </w:hyperlink>
    </w:p>
    <w:p w14:paraId="31F8D3FA" w14:textId="685102A8" w:rsidR="00264B0C" w:rsidRDefault="005612E0">
      <w:pPr>
        <w:pStyle w:val="TOC1"/>
        <w:rPr>
          <w:rFonts w:asciiTheme="minorHAnsi" w:eastAsiaTheme="minorEastAsia" w:hAnsiTheme="minorHAnsi" w:cstheme="minorBidi"/>
          <w:b w:val="0"/>
          <w:noProof/>
        </w:rPr>
      </w:pPr>
      <w:hyperlink w:anchor="_Toc49865705" w:history="1">
        <w:r w:rsidR="00264B0C" w:rsidRPr="00EF600D">
          <w:rPr>
            <w:rStyle w:val="Hyperlink"/>
            <w:noProof/>
          </w:rPr>
          <w:t>List of Figures</w:t>
        </w:r>
        <w:r w:rsidR="00264B0C">
          <w:rPr>
            <w:noProof/>
            <w:webHidden/>
          </w:rPr>
          <w:tab/>
        </w:r>
        <w:r w:rsidR="00264B0C">
          <w:rPr>
            <w:noProof/>
            <w:webHidden/>
          </w:rPr>
          <w:fldChar w:fldCharType="begin"/>
        </w:r>
        <w:r w:rsidR="00264B0C">
          <w:rPr>
            <w:noProof/>
            <w:webHidden/>
          </w:rPr>
          <w:instrText xml:space="preserve"> PAGEREF _Toc49865705 \h </w:instrText>
        </w:r>
        <w:r w:rsidR="00264B0C">
          <w:rPr>
            <w:noProof/>
            <w:webHidden/>
          </w:rPr>
        </w:r>
        <w:r w:rsidR="00264B0C">
          <w:rPr>
            <w:noProof/>
            <w:webHidden/>
          </w:rPr>
          <w:fldChar w:fldCharType="separate"/>
        </w:r>
        <w:r w:rsidR="00264B0C">
          <w:rPr>
            <w:noProof/>
            <w:webHidden/>
          </w:rPr>
          <w:t>xi</w:t>
        </w:r>
        <w:r w:rsidR="00264B0C">
          <w:rPr>
            <w:noProof/>
            <w:webHidden/>
          </w:rPr>
          <w:fldChar w:fldCharType="end"/>
        </w:r>
      </w:hyperlink>
    </w:p>
    <w:p w14:paraId="31E8ED78" w14:textId="7756D879" w:rsidR="00264B0C" w:rsidRDefault="005612E0">
      <w:pPr>
        <w:pStyle w:val="TOC1"/>
        <w:rPr>
          <w:rFonts w:asciiTheme="minorHAnsi" w:eastAsiaTheme="minorEastAsia" w:hAnsiTheme="minorHAnsi" w:cstheme="minorBidi"/>
          <w:b w:val="0"/>
          <w:noProof/>
        </w:rPr>
      </w:pPr>
      <w:hyperlink w:anchor="_Toc49865706" w:history="1">
        <w:r w:rsidR="00264B0C" w:rsidRPr="00EF600D">
          <w:rPr>
            <w:rStyle w:val="Hyperlink"/>
            <w:noProof/>
          </w:rPr>
          <w:t>List of Illustrations</w:t>
        </w:r>
        <w:r w:rsidR="00264B0C">
          <w:rPr>
            <w:noProof/>
            <w:webHidden/>
          </w:rPr>
          <w:tab/>
        </w:r>
        <w:r w:rsidR="00264B0C">
          <w:rPr>
            <w:noProof/>
            <w:webHidden/>
          </w:rPr>
          <w:fldChar w:fldCharType="begin"/>
        </w:r>
        <w:r w:rsidR="00264B0C">
          <w:rPr>
            <w:noProof/>
            <w:webHidden/>
          </w:rPr>
          <w:instrText xml:space="preserve"> PAGEREF _Toc49865706 \h </w:instrText>
        </w:r>
        <w:r w:rsidR="00264B0C">
          <w:rPr>
            <w:noProof/>
            <w:webHidden/>
          </w:rPr>
        </w:r>
        <w:r w:rsidR="00264B0C">
          <w:rPr>
            <w:noProof/>
            <w:webHidden/>
          </w:rPr>
          <w:fldChar w:fldCharType="separate"/>
        </w:r>
        <w:r w:rsidR="00264B0C">
          <w:rPr>
            <w:noProof/>
            <w:webHidden/>
          </w:rPr>
          <w:t>xiv</w:t>
        </w:r>
        <w:r w:rsidR="00264B0C">
          <w:rPr>
            <w:noProof/>
            <w:webHidden/>
          </w:rPr>
          <w:fldChar w:fldCharType="end"/>
        </w:r>
      </w:hyperlink>
    </w:p>
    <w:p w14:paraId="4FEAF1A7" w14:textId="53ECE240" w:rsidR="00264B0C" w:rsidRDefault="005612E0">
      <w:pPr>
        <w:pStyle w:val="TOC1"/>
        <w:rPr>
          <w:rFonts w:asciiTheme="minorHAnsi" w:eastAsiaTheme="minorEastAsia" w:hAnsiTheme="minorHAnsi" w:cstheme="minorBidi"/>
          <w:b w:val="0"/>
          <w:noProof/>
        </w:rPr>
      </w:pPr>
      <w:hyperlink w:anchor="_Toc49865707" w:history="1">
        <w:r w:rsidR="00264B0C" w:rsidRPr="00EF600D">
          <w:rPr>
            <w:rStyle w:val="Hyperlink"/>
            <w:noProof/>
          </w:rPr>
          <w:t>List of Symbols</w:t>
        </w:r>
        <w:r w:rsidR="00264B0C">
          <w:rPr>
            <w:noProof/>
            <w:webHidden/>
          </w:rPr>
          <w:tab/>
        </w:r>
        <w:r w:rsidR="00264B0C">
          <w:rPr>
            <w:noProof/>
            <w:webHidden/>
          </w:rPr>
          <w:fldChar w:fldCharType="begin"/>
        </w:r>
        <w:r w:rsidR="00264B0C">
          <w:rPr>
            <w:noProof/>
            <w:webHidden/>
          </w:rPr>
          <w:instrText xml:space="preserve"> PAGEREF _Toc49865707 \h </w:instrText>
        </w:r>
        <w:r w:rsidR="00264B0C">
          <w:rPr>
            <w:noProof/>
            <w:webHidden/>
          </w:rPr>
        </w:r>
        <w:r w:rsidR="00264B0C">
          <w:rPr>
            <w:noProof/>
            <w:webHidden/>
          </w:rPr>
          <w:fldChar w:fldCharType="separate"/>
        </w:r>
        <w:r w:rsidR="00264B0C">
          <w:rPr>
            <w:noProof/>
            <w:webHidden/>
          </w:rPr>
          <w:t>xv</w:t>
        </w:r>
        <w:r w:rsidR="00264B0C">
          <w:rPr>
            <w:noProof/>
            <w:webHidden/>
          </w:rPr>
          <w:fldChar w:fldCharType="end"/>
        </w:r>
      </w:hyperlink>
    </w:p>
    <w:p w14:paraId="03458470" w14:textId="1ED615FE" w:rsidR="00264B0C" w:rsidRDefault="005612E0">
      <w:pPr>
        <w:pStyle w:val="TOC1"/>
        <w:rPr>
          <w:rFonts w:asciiTheme="minorHAnsi" w:eastAsiaTheme="minorEastAsia" w:hAnsiTheme="minorHAnsi" w:cstheme="minorBidi"/>
          <w:b w:val="0"/>
          <w:noProof/>
        </w:rPr>
      </w:pPr>
      <w:hyperlink w:anchor="_Toc49865708" w:history="1">
        <w:r w:rsidR="00264B0C" w:rsidRPr="00EF600D">
          <w:rPr>
            <w:rStyle w:val="Hyperlink"/>
            <w:noProof/>
          </w:rPr>
          <w:t>List of Abbreviations</w:t>
        </w:r>
        <w:r w:rsidR="00264B0C">
          <w:rPr>
            <w:noProof/>
            <w:webHidden/>
          </w:rPr>
          <w:tab/>
        </w:r>
        <w:r w:rsidR="00264B0C">
          <w:rPr>
            <w:noProof/>
            <w:webHidden/>
          </w:rPr>
          <w:fldChar w:fldCharType="begin"/>
        </w:r>
        <w:r w:rsidR="00264B0C">
          <w:rPr>
            <w:noProof/>
            <w:webHidden/>
          </w:rPr>
          <w:instrText xml:space="preserve"> PAGEREF _Toc49865708 \h </w:instrText>
        </w:r>
        <w:r w:rsidR="00264B0C">
          <w:rPr>
            <w:noProof/>
            <w:webHidden/>
          </w:rPr>
        </w:r>
        <w:r w:rsidR="00264B0C">
          <w:rPr>
            <w:noProof/>
            <w:webHidden/>
          </w:rPr>
          <w:fldChar w:fldCharType="separate"/>
        </w:r>
        <w:r w:rsidR="00264B0C">
          <w:rPr>
            <w:noProof/>
            <w:webHidden/>
          </w:rPr>
          <w:t>xvi</w:t>
        </w:r>
        <w:r w:rsidR="00264B0C">
          <w:rPr>
            <w:noProof/>
            <w:webHidden/>
          </w:rPr>
          <w:fldChar w:fldCharType="end"/>
        </w:r>
      </w:hyperlink>
    </w:p>
    <w:p w14:paraId="1CF67E54" w14:textId="76F3E4DF" w:rsidR="00264B0C" w:rsidRDefault="005612E0">
      <w:pPr>
        <w:pStyle w:val="TOC1"/>
        <w:rPr>
          <w:rFonts w:asciiTheme="minorHAnsi" w:eastAsiaTheme="minorEastAsia" w:hAnsiTheme="minorHAnsi" w:cstheme="minorBidi"/>
          <w:b w:val="0"/>
          <w:noProof/>
        </w:rPr>
      </w:pPr>
      <w:hyperlink w:anchor="_Toc49865709" w:history="1">
        <w:r w:rsidR="00264B0C" w:rsidRPr="00EF600D">
          <w:rPr>
            <w:rStyle w:val="Hyperlink"/>
            <w:noProof/>
          </w:rPr>
          <w:t>Glossary</w:t>
        </w:r>
        <w:r w:rsidR="00264B0C">
          <w:rPr>
            <w:noProof/>
            <w:webHidden/>
          </w:rPr>
          <w:tab/>
        </w:r>
        <w:r w:rsidR="00264B0C">
          <w:rPr>
            <w:noProof/>
            <w:webHidden/>
          </w:rPr>
          <w:fldChar w:fldCharType="begin"/>
        </w:r>
        <w:r w:rsidR="00264B0C">
          <w:rPr>
            <w:noProof/>
            <w:webHidden/>
          </w:rPr>
          <w:instrText xml:space="preserve"> PAGEREF _Toc49865709 \h </w:instrText>
        </w:r>
        <w:r w:rsidR="00264B0C">
          <w:rPr>
            <w:noProof/>
            <w:webHidden/>
          </w:rPr>
        </w:r>
        <w:r w:rsidR="00264B0C">
          <w:rPr>
            <w:noProof/>
            <w:webHidden/>
          </w:rPr>
          <w:fldChar w:fldCharType="separate"/>
        </w:r>
        <w:r w:rsidR="00264B0C">
          <w:rPr>
            <w:noProof/>
            <w:webHidden/>
          </w:rPr>
          <w:t>xvii</w:t>
        </w:r>
        <w:r w:rsidR="00264B0C">
          <w:rPr>
            <w:noProof/>
            <w:webHidden/>
          </w:rPr>
          <w:fldChar w:fldCharType="end"/>
        </w:r>
      </w:hyperlink>
    </w:p>
    <w:p w14:paraId="3759147E" w14:textId="1BAE4FA7" w:rsidR="00264B0C" w:rsidRDefault="005612E0">
      <w:pPr>
        <w:pStyle w:val="TOC1"/>
        <w:rPr>
          <w:rFonts w:asciiTheme="minorHAnsi" w:eastAsiaTheme="minorEastAsia" w:hAnsiTheme="minorHAnsi" w:cstheme="minorBidi"/>
          <w:b w:val="0"/>
          <w:noProof/>
        </w:rPr>
      </w:pPr>
      <w:hyperlink w:anchor="_Toc49865710" w:history="1">
        <w:r w:rsidR="00264B0C" w:rsidRPr="00EF600D">
          <w:rPr>
            <w:rStyle w:val="Hyperlink"/>
            <w:noProof/>
          </w:rPr>
          <w:t>Acknowledgements</w:t>
        </w:r>
        <w:r w:rsidR="00264B0C">
          <w:rPr>
            <w:noProof/>
            <w:webHidden/>
          </w:rPr>
          <w:tab/>
        </w:r>
        <w:r w:rsidR="00264B0C">
          <w:rPr>
            <w:noProof/>
            <w:webHidden/>
          </w:rPr>
          <w:fldChar w:fldCharType="begin"/>
        </w:r>
        <w:r w:rsidR="00264B0C">
          <w:rPr>
            <w:noProof/>
            <w:webHidden/>
          </w:rPr>
          <w:instrText xml:space="preserve"> PAGEREF _Toc49865710 \h </w:instrText>
        </w:r>
        <w:r w:rsidR="00264B0C">
          <w:rPr>
            <w:noProof/>
            <w:webHidden/>
          </w:rPr>
        </w:r>
        <w:r w:rsidR="00264B0C">
          <w:rPr>
            <w:noProof/>
            <w:webHidden/>
          </w:rPr>
          <w:fldChar w:fldCharType="separate"/>
        </w:r>
        <w:r w:rsidR="00264B0C">
          <w:rPr>
            <w:noProof/>
            <w:webHidden/>
          </w:rPr>
          <w:t>xviii</w:t>
        </w:r>
        <w:r w:rsidR="00264B0C">
          <w:rPr>
            <w:noProof/>
            <w:webHidden/>
          </w:rPr>
          <w:fldChar w:fldCharType="end"/>
        </w:r>
      </w:hyperlink>
    </w:p>
    <w:p w14:paraId="6F73E430" w14:textId="3B112909" w:rsidR="00264B0C" w:rsidRDefault="005612E0">
      <w:pPr>
        <w:pStyle w:val="TOC1"/>
        <w:rPr>
          <w:rFonts w:asciiTheme="minorHAnsi" w:eastAsiaTheme="minorEastAsia" w:hAnsiTheme="minorHAnsi" w:cstheme="minorBidi"/>
          <w:b w:val="0"/>
          <w:noProof/>
        </w:rPr>
      </w:pPr>
      <w:hyperlink w:anchor="_Toc49865711" w:history="1">
        <w:r w:rsidR="00264B0C" w:rsidRPr="00EF600D">
          <w:rPr>
            <w:rStyle w:val="Hyperlink"/>
            <w:noProof/>
          </w:rPr>
          <w:t>Dedication</w:t>
        </w:r>
        <w:r w:rsidR="00264B0C">
          <w:rPr>
            <w:noProof/>
            <w:webHidden/>
          </w:rPr>
          <w:tab/>
        </w:r>
        <w:r w:rsidR="00264B0C">
          <w:rPr>
            <w:noProof/>
            <w:webHidden/>
          </w:rPr>
          <w:fldChar w:fldCharType="begin"/>
        </w:r>
        <w:r w:rsidR="00264B0C">
          <w:rPr>
            <w:noProof/>
            <w:webHidden/>
          </w:rPr>
          <w:instrText xml:space="preserve"> PAGEREF _Toc49865711 \h </w:instrText>
        </w:r>
        <w:r w:rsidR="00264B0C">
          <w:rPr>
            <w:noProof/>
            <w:webHidden/>
          </w:rPr>
        </w:r>
        <w:r w:rsidR="00264B0C">
          <w:rPr>
            <w:noProof/>
            <w:webHidden/>
          </w:rPr>
          <w:fldChar w:fldCharType="separate"/>
        </w:r>
        <w:r w:rsidR="00264B0C">
          <w:rPr>
            <w:noProof/>
            <w:webHidden/>
          </w:rPr>
          <w:t>xix</w:t>
        </w:r>
        <w:r w:rsidR="00264B0C">
          <w:rPr>
            <w:noProof/>
            <w:webHidden/>
          </w:rPr>
          <w:fldChar w:fldCharType="end"/>
        </w:r>
      </w:hyperlink>
    </w:p>
    <w:p w14:paraId="4C05EB0A" w14:textId="5D5ED6E1" w:rsidR="00264B0C" w:rsidRDefault="005612E0">
      <w:pPr>
        <w:pStyle w:val="TOC1"/>
        <w:rPr>
          <w:rFonts w:asciiTheme="minorHAnsi" w:eastAsiaTheme="minorEastAsia" w:hAnsiTheme="minorHAnsi" w:cstheme="minorBidi"/>
          <w:b w:val="0"/>
          <w:noProof/>
        </w:rPr>
      </w:pPr>
      <w:hyperlink w:anchor="_Toc49865712" w:history="1">
        <w:r w:rsidR="00264B0C" w:rsidRPr="00EF600D">
          <w:rPr>
            <w:rStyle w:val="Hyperlink"/>
            <w:noProof/>
          </w:rPr>
          <w:t>Chapter 1: Introduction</w:t>
        </w:r>
        <w:r w:rsidR="00264B0C">
          <w:rPr>
            <w:noProof/>
            <w:webHidden/>
          </w:rPr>
          <w:tab/>
        </w:r>
        <w:r w:rsidR="00264B0C">
          <w:rPr>
            <w:noProof/>
            <w:webHidden/>
          </w:rPr>
          <w:fldChar w:fldCharType="begin"/>
        </w:r>
        <w:r w:rsidR="00264B0C">
          <w:rPr>
            <w:noProof/>
            <w:webHidden/>
          </w:rPr>
          <w:instrText xml:space="preserve"> PAGEREF _Toc49865712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1A16C42A" w14:textId="3E9B75CA"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13" w:history="1">
        <w:r w:rsidR="00264B0C" w:rsidRPr="00EF600D">
          <w:rPr>
            <w:rStyle w:val="Hyperlink"/>
            <w:noProof/>
          </w:rPr>
          <w:t>1.1</w:t>
        </w:r>
        <w:r w:rsidR="00264B0C">
          <w:rPr>
            <w:rFonts w:asciiTheme="minorHAnsi" w:eastAsiaTheme="minorEastAsia" w:hAnsiTheme="minorHAnsi" w:cstheme="minorBidi"/>
            <w:noProof/>
            <w:szCs w:val="24"/>
          </w:rPr>
          <w:tab/>
        </w:r>
        <w:r w:rsidR="00264B0C" w:rsidRPr="00EF600D">
          <w:rPr>
            <w:rStyle w:val="Hyperlink"/>
            <w:noProof/>
          </w:rPr>
          <w:t>Historical salmon coexistence</w:t>
        </w:r>
        <w:r w:rsidR="00264B0C">
          <w:rPr>
            <w:noProof/>
            <w:webHidden/>
          </w:rPr>
          <w:tab/>
        </w:r>
        <w:r w:rsidR="00264B0C">
          <w:rPr>
            <w:noProof/>
            <w:webHidden/>
          </w:rPr>
          <w:fldChar w:fldCharType="begin"/>
        </w:r>
        <w:r w:rsidR="00264B0C">
          <w:rPr>
            <w:noProof/>
            <w:webHidden/>
          </w:rPr>
          <w:instrText xml:space="preserve"> PAGEREF _Toc49865713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76703773" w14:textId="2612A7AD"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14" w:history="1">
        <w:r w:rsidR="00264B0C" w:rsidRPr="00EF600D">
          <w:rPr>
            <w:rStyle w:val="Hyperlink"/>
            <w:noProof/>
          </w:rPr>
          <w:t>1.2</w:t>
        </w:r>
        <w:r w:rsidR="00264B0C">
          <w:rPr>
            <w:rFonts w:asciiTheme="minorHAnsi" w:eastAsiaTheme="minorEastAsia" w:hAnsiTheme="minorHAnsi" w:cstheme="minorBidi"/>
            <w:noProof/>
            <w:szCs w:val="24"/>
          </w:rPr>
          <w:tab/>
        </w:r>
        <w:r w:rsidR="00264B0C" w:rsidRPr="00EF600D">
          <w:rPr>
            <w:rStyle w:val="Hyperlink"/>
            <w:noProof/>
          </w:rPr>
          <w:t>Salmon species life history</w:t>
        </w:r>
        <w:r w:rsidR="00264B0C">
          <w:rPr>
            <w:noProof/>
            <w:webHidden/>
          </w:rPr>
          <w:tab/>
        </w:r>
        <w:r w:rsidR="00264B0C">
          <w:rPr>
            <w:noProof/>
            <w:webHidden/>
          </w:rPr>
          <w:fldChar w:fldCharType="begin"/>
        </w:r>
        <w:r w:rsidR="00264B0C">
          <w:rPr>
            <w:noProof/>
            <w:webHidden/>
          </w:rPr>
          <w:instrText xml:space="preserve"> PAGEREF _Toc49865714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4A0C3FD2" w14:textId="681454BA"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15" w:history="1">
        <w:r w:rsidR="00264B0C" w:rsidRPr="00EF600D">
          <w:rPr>
            <w:rStyle w:val="Hyperlink"/>
            <w:noProof/>
          </w:rPr>
          <w:t>1.3</w:t>
        </w:r>
        <w:r w:rsidR="00264B0C">
          <w:rPr>
            <w:rFonts w:asciiTheme="minorHAnsi" w:eastAsiaTheme="minorEastAsia" w:hAnsiTheme="minorHAnsi" w:cstheme="minorBidi"/>
            <w:noProof/>
            <w:szCs w:val="24"/>
          </w:rPr>
          <w:tab/>
        </w:r>
        <w:r w:rsidR="00264B0C" w:rsidRPr="00EF600D">
          <w:rPr>
            <w:rStyle w:val="Hyperlink"/>
            <w:noProof/>
          </w:rPr>
          <w:t>Current state of salmon stocks</w:t>
        </w:r>
        <w:r w:rsidR="00264B0C">
          <w:rPr>
            <w:noProof/>
            <w:webHidden/>
          </w:rPr>
          <w:tab/>
        </w:r>
        <w:r w:rsidR="00264B0C">
          <w:rPr>
            <w:noProof/>
            <w:webHidden/>
          </w:rPr>
          <w:fldChar w:fldCharType="begin"/>
        </w:r>
        <w:r w:rsidR="00264B0C">
          <w:rPr>
            <w:noProof/>
            <w:webHidden/>
          </w:rPr>
          <w:instrText xml:space="preserve"> PAGEREF _Toc49865715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52F93DAB" w14:textId="557DBDDA"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16" w:history="1">
        <w:r w:rsidR="00264B0C" w:rsidRPr="00EF600D">
          <w:rPr>
            <w:rStyle w:val="Hyperlink"/>
            <w:noProof/>
          </w:rPr>
          <w:t>1.4</w:t>
        </w:r>
        <w:r w:rsidR="00264B0C">
          <w:rPr>
            <w:rFonts w:asciiTheme="minorHAnsi" w:eastAsiaTheme="minorEastAsia" w:hAnsiTheme="minorHAnsi" w:cstheme="minorBidi"/>
            <w:noProof/>
            <w:szCs w:val="24"/>
          </w:rPr>
          <w:tab/>
        </w:r>
        <w:r w:rsidR="00264B0C" w:rsidRPr="00EF600D">
          <w:rPr>
            <w:rStyle w:val="Hyperlink"/>
            <w:noProof/>
          </w:rPr>
          <w:t>Salmon early marine migration</w:t>
        </w:r>
        <w:r w:rsidR="00264B0C">
          <w:rPr>
            <w:noProof/>
            <w:webHidden/>
          </w:rPr>
          <w:tab/>
        </w:r>
        <w:r w:rsidR="00264B0C">
          <w:rPr>
            <w:noProof/>
            <w:webHidden/>
          </w:rPr>
          <w:fldChar w:fldCharType="begin"/>
        </w:r>
        <w:r w:rsidR="00264B0C">
          <w:rPr>
            <w:noProof/>
            <w:webHidden/>
          </w:rPr>
          <w:instrText xml:space="preserve"> PAGEREF _Toc49865716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3EBFB5EB" w14:textId="6E15159C"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17" w:history="1">
        <w:r w:rsidR="00264B0C" w:rsidRPr="00EF600D">
          <w:rPr>
            <w:rStyle w:val="Hyperlink"/>
            <w:noProof/>
          </w:rPr>
          <w:t>1.5</w:t>
        </w:r>
        <w:r w:rsidR="00264B0C">
          <w:rPr>
            <w:rFonts w:asciiTheme="minorHAnsi" w:eastAsiaTheme="minorEastAsia" w:hAnsiTheme="minorHAnsi" w:cstheme="minorBidi"/>
            <w:noProof/>
            <w:szCs w:val="24"/>
          </w:rPr>
          <w:tab/>
        </w:r>
        <w:r w:rsidR="00264B0C" w:rsidRPr="00EF600D">
          <w:rPr>
            <w:rStyle w:val="Hyperlink"/>
            <w:noProof/>
          </w:rPr>
          <w:t>Pink and chum salmon feeding and competition</w:t>
        </w:r>
        <w:r w:rsidR="00264B0C">
          <w:rPr>
            <w:noProof/>
            <w:webHidden/>
          </w:rPr>
          <w:tab/>
        </w:r>
        <w:r w:rsidR="00264B0C">
          <w:rPr>
            <w:noProof/>
            <w:webHidden/>
          </w:rPr>
          <w:fldChar w:fldCharType="begin"/>
        </w:r>
        <w:r w:rsidR="00264B0C">
          <w:rPr>
            <w:noProof/>
            <w:webHidden/>
          </w:rPr>
          <w:instrText xml:space="preserve"> PAGEREF _Toc49865717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5BB2C851" w14:textId="3C30D0DF" w:rsidR="00264B0C" w:rsidRDefault="005612E0">
      <w:pPr>
        <w:pStyle w:val="TOC1"/>
        <w:rPr>
          <w:rFonts w:asciiTheme="minorHAnsi" w:eastAsiaTheme="minorEastAsia" w:hAnsiTheme="minorHAnsi" w:cstheme="minorBidi"/>
          <w:b w:val="0"/>
          <w:noProof/>
        </w:rPr>
      </w:pPr>
      <w:hyperlink w:anchor="_Toc49865718" w:history="1">
        <w:r w:rsidR="00264B0C" w:rsidRPr="00EF600D">
          <w:rPr>
            <w:rStyle w:val="Hyperlink"/>
            <w:noProof/>
          </w:rPr>
          <w:t>Chapter 2: Juvenile pink and chum salmon divide prey resources in response to low foraging</w:t>
        </w:r>
        <w:r w:rsidR="00264B0C">
          <w:rPr>
            <w:noProof/>
            <w:webHidden/>
          </w:rPr>
          <w:tab/>
        </w:r>
        <w:r w:rsidR="00264B0C">
          <w:rPr>
            <w:noProof/>
            <w:webHidden/>
          </w:rPr>
          <w:fldChar w:fldCharType="begin"/>
        </w:r>
        <w:r w:rsidR="00264B0C">
          <w:rPr>
            <w:noProof/>
            <w:webHidden/>
          </w:rPr>
          <w:instrText xml:space="preserve"> PAGEREF _Toc49865718 \h </w:instrText>
        </w:r>
        <w:r w:rsidR="00264B0C">
          <w:rPr>
            <w:noProof/>
            <w:webHidden/>
          </w:rPr>
        </w:r>
        <w:r w:rsidR="00264B0C">
          <w:rPr>
            <w:noProof/>
            <w:webHidden/>
          </w:rPr>
          <w:fldChar w:fldCharType="separate"/>
        </w:r>
        <w:r w:rsidR="00264B0C">
          <w:rPr>
            <w:noProof/>
            <w:webHidden/>
          </w:rPr>
          <w:t>2</w:t>
        </w:r>
        <w:r w:rsidR="00264B0C">
          <w:rPr>
            <w:noProof/>
            <w:webHidden/>
          </w:rPr>
          <w:fldChar w:fldCharType="end"/>
        </w:r>
      </w:hyperlink>
    </w:p>
    <w:p w14:paraId="74BBC45B" w14:textId="363B5D3E"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19" w:history="1">
        <w:r w:rsidR="00264B0C" w:rsidRPr="00EF600D">
          <w:rPr>
            <w:rStyle w:val="Hyperlink"/>
            <w:noProof/>
          </w:rPr>
          <w:t>2.1</w:t>
        </w:r>
        <w:r w:rsidR="00264B0C">
          <w:rPr>
            <w:rFonts w:asciiTheme="minorHAnsi" w:eastAsiaTheme="minorEastAsia" w:hAnsiTheme="minorHAnsi" w:cstheme="minorBidi"/>
            <w:noProof/>
            <w:szCs w:val="24"/>
          </w:rPr>
          <w:tab/>
        </w:r>
        <w:r w:rsidR="00264B0C" w:rsidRPr="00EF600D">
          <w:rPr>
            <w:rStyle w:val="Hyperlink"/>
            <w:noProof/>
          </w:rPr>
          <w:t>Introduction</w:t>
        </w:r>
        <w:r w:rsidR="00264B0C">
          <w:rPr>
            <w:noProof/>
            <w:webHidden/>
          </w:rPr>
          <w:tab/>
        </w:r>
        <w:r w:rsidR="00264B0C">
          <w:rPr>
            <w:noProof/>
            <w:webHidden/>
          </w:rPr>
          <w:fldChar w:fldCharType="begin"/>
        </w:r>
        <w:r w:rsidR="00264B0C">
          <w:rPr>
            <w:noProof/>
            <w:webHidden/>
          </w:rPr>
          <w:instrText xml:space="preserve"> PAGEREF _Toc49865719 \h </w:instrText>
        </w:r>
        <w:r w:rsidR="00264B0C">
          <w:rPr>
            <w:noProof/>
            <w:webHidden/>
          </w:rPr>
        </w:r>
        <w:r w:rsidR="00264B0C">
          <w:rPr>
            <w:noProof/>
            <w:webHidden/>
          </w:rPr>
          <w:fldChar w:fldCharType="separate"/>
        </w:r>
        <w:r w:rsidR="00264B0C">
          <w:rPr>
            <w:noProof/>
            <w:webHidden/>
          </w:rPr>
          <w:t>2</w:t>
        </w:r>
        <w:r w:rsidR="00264B0C">
          <w:rPr>
            <w:noProof/>
            <w:webHidden/>
          </w:rPr>
          <w:fldChar w:fldCharType="end"/>
        </w:r>
      </w:hyperlink>
    </w:p>
    <w:p w14:paraId="6268DDB4" w14:textId="2ABC355A"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20" w:history="1">
        <w:r w:rsidR="00264B0C" w:rsidRPr="00EF600D">
          <w:rPr>
            <w:rStyle w:val="Hyperlink"/>
            <w:noProof/>
          </w:rPr>
          <w:t>2.2</w:t>
        </w:r>
        <w:r w:rsidR="00264B0C">
          <w:rPr>
            <w:rFonts w:asciiTheme="minorHAnsi" w:eastAsiaTheme="minorEastAsia" w:hAnsiTheme="minorHAnsi" w:cstheme="minorBidi"/>
            <w:noProof/>
            <w:szCs w:val="24"/>
          </w:rPr>
          <w:tab/>
        </w:r>
        <w:r w:rsidR="00264B0C" w:rsidRPr="00EF600D">
          <w:rPr>
            <w:rStyle w:val="Hyperlink"/>
            <w:noProof/>
          </w:rPr>
          <w:t>Methods</w:t>
        </w:r>
        <w:r w:rsidR="00264B0C">
          <w:rPr>
            <w:noProof/>
            <w:webHidden/>
          </w:rPr>
          <w:tab/>
        </w:r>
        <w:r w:rsidR="00264B0C">
          <w:rPr>
            <w:noProof/>
            <w:webHidden/>
          </w:rPr>
          <w:fldChar w:fldCharType="begin"/>
        </w:r>
        <w:r w:rsidR="00264B0C">
          <w:rPr>
            <w:noProof/>
            <w:webHidden/>
          </w:rPr>
          <w:instrText xml:space="preserve"> PAGEREF _Toc49865720 \h </w:instrText>
        </w:r>
        <w:r w:rsidR="00264B0C">
          <w:rPr>
            <w:noProof/>
            <w:webHidden/>
          </w:rPr>
        </w:r>
        <w:r w:rsidR="00264B0C">
          <w:rPr>
            <w:noProof/>
            <w:webHidden/>
          </w:rPr>
          <w:fldChar w:fldCharType="separate"/>
        </w:r>
        <w:r w:rsidR="00264B0C">
          <w:rPr>
            <w:noProof/>
            <w:webHidden/>
          </w:rPr>
          <w:t>6</w:t>
        </w:r>
        <w:r w:rsidR="00264B0C">
          <w:rPr>
            <w:noProof/>
            <w:webHidden/>
          </w:rPr>
          <w:fldChar w:fldCharType="end"/>
        </w:r>
      </w:hyperlink>
    </w:p>
    <w:p w14:paraId="6C0E2BF6" w14:textId="064BDF02"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21" w:history="1">
        <w:r w:rsidR="00264B0C" w:rsidRPr="00EF600D">
          <w:rPr>
            <w:rStyle w:val="Hyperlink"/>
            <w:noProof/>
          </w:rPr>
          <w:t>2.2.1</w:t>
        </w:r>
        <w:r w:rsidR="00264B0C">
          <w:rPr>
            <w:rFonts w:asciiTheme="minorHAnsi" w:eastAsiaTheme="minorEastAsia" w:hAnsiTheme="minorHAnsi" w:cstheme="minorBidi"/>
            <w:noProof/>
            <w:szCs w:val="24"/>
          </w:rPr>
          <w:tab/>
        </w:r>
        <w:r w:rsidR="00264B0C" w:rsidRPr="00EF600D">
          <w:rPr>
            <w:rStyle w:val="Hyperlink"/>
            <w:noProof/>
          </w:rPr>
          <w:t>Field sampling</w:t>
        </w:r>
        <w:r w:rsidR="00264B0C">
          <w:rPr>
            <w:noProof/>
            <w:webHidden/>
          </w:rPr>
          <w:tab/>
        </w:r>
        <w:r w:rsidR="00264B0C">
          <w:rPr>
            <w:noProof/>
            <w:webHidden/>
          </w:rPr>
          <w:fldChar w:fldCharType="begin"/>
        </w:r>
        <w:r w:rsidR="00264B0C">
          <w:rPr>
            <w:noProof/>
            <w:webHidden/>
          </w:rPr>
          <w:instrText xml:space="preserve"> PAGEREF _Toc49865721 \h </w:instrText>
        </w:r>
        <w:r w:rsidR="00264B0C">
          <w:rPr>
            <w:noProof/>
            <w:webHidden/>
          </w:rPr>
        </w:r>
        <w:r w:rsidR="00264B0C">
          <w:rPr>
            <w:noProof/>
            <w:webHidden/>
          </w:rPr>
          <w:fldChar w:fldCharType="separate"/>
        </w:r>
        <w:r w:rsidR="00264B0C">
          <w:rPr>
            <w:noProof/>
            <w:webHidden/>
          </w:rPr>
          <w:t>6</w:t>
        </w:r>
        <w:r w:rsidR="00264B0C">
          <w:rPr>
            <w:noProof/>
            <w:webHidden/>
          </w:rPr>
          <w:fldChar w:fldCharType="end"/>
        </w:r>
      </w:hyperlink>
    </w:p>
    <w:p w14:paraId="76B979F2" w14:textId="4B2F6A79"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22" w:history="1">
        <w:r w:rsidR="00264B0C" w:rsidRPr="00EF600D">
          <w:rPr>
            <w:rStyle w:val="Hyperlink"/>
            <w:noProof/>
          </w:rPr>
          <w:t>2.2.2</w:t>
        </w:r>
        <w:r w:rsidR="00264B0C">
          <w:rPr>
            <w:rFonts w:asciiTheme="minorHAnsi" w:eastAsiaTheme="minorEastAsia" w:hAnsiTheme="minorHAnsi" w:cstheme="minorBidi"/>
            <w:noProof/>
            <w:szCs w:val="24"/>
          </w:rPr>
          <w:tab/>
        </w:r>
        <w:r w:rsidR="00264B0C" w:rsidRPr="00EF600D">
          <w:rPr>
            <w:rStyle w:val="Hyperlink"/>
            <w:noProof/>
          </w:rPr>
          <w:t>Zooplankton and salmon stomach content analysis</w:t>
        </w:r>
        <w:r w:rsidR="00264B0C">
          <w:rPr>
            <w:noProof/>
            <w:webHidden/>
          </w:rPr>
          <w:tab/>
        </w:r>
        <w:r w:rsidR="00264B0C">
          <w:rPr>
            <w:noProof/>
            <w:webHidden/>
          </w:rPr>
          <w:fldChar w:fldCharType="begin"/>
        </w:r>
        <w:r w:rsidR="00264B0C">
          <w:rPr>
            <w:noProof/>
            <w:webHidden/>
          </w:rPr>
          <w:instrText xml:space="preserve"> PAGEREF _Toc49865722 \h </w:instrText>
        </w:r>
        <w:r w:rsidR="00264B0C">
          <w:rPr>
            <w:noProof/>
            <w:webHidden/>
          </w:rPr>
        </w:r>
        <w:r w:rsidR="00264B0C">
          <w:rPr>
            <w:noProof/>
            <w:webHidden/>
          </w:rPr>
          <w:fldChar w:fldCharType="separate"/>
        </w:r>
        <w:r w:rsidR="00264B0C">
          <w:rPr>
            <w:noProof/>
            <w:webHidden/>
          </w:rPr>
          <w:t>8</w:t>
        </w:r>
        <w:r w:rsidR="00264B0C">
          <w:rPr>
            <w:noProof/>
            <w:webHidden/>
          </w:rPr>
          <w:fldChar w:fldCharType="end"/>
        </w:r>
      </w:hyperlink>
    </w:p>
    <w:p w14:paraId="4488233D" w14:textId="79E4C920"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23" w:history="1">
        <w:r w:rsidR="00264B0C" w:rsidRPr="00EF600D">
          <w:rPr>
            <w:rStyle w:val="Hyperlink"/>
            <w:noProof/>
          </w:rPr>
          <w:t>2.2.3</w:t>
        </w:r>
        <w:r w:rsidR="00264B0C">
          <w:rPr>
            <w:rFonts w:asciiTheme="minorHAnsi" w:eastAsiaTheme="minorEastAsia" w:hAnsiTheme="minorHAnsi" w:cstheme="minorBidi"/>
            <w:noProof/>
            <w:szCs w:val="24"/>
          </w:rPr>
          <w:tab/>
        </w:r>
        <w:r w:rsidR="00264B0C" w:rsidRPr="00EF600D">
          <w:rPr>
            <w:rStyle w:val="Hyperlink"/>
            <w:noProof/>
          </w:rPr>
          <w:t>Data analysis</w:t>
        </w:r>
        <w:r w:rsidR="00264B0C">
          <w:rPr>
            <w:noProof/>
            <w:webHidden/>
          </w:rPr>
          <w:tab/>
        </w:r>
        <w:r w:rsidR="00264B0C">
          <w:rPr>
            <w:noProof/>
            <w:webHidden/>
          </w:rPr>
          <w:fldChar w:fldCharType="begin"/>
        </w:r>
        <w:r w:rsidR="00264B0C">
          <w:rPr>
            <w:noProof/>
            <w:webHidden/>
          </w:rPr>
          <w:instrText xml:space="preserve"> PAGEREF _Toc49865723 \h </w:instrText>
        </w:r>
        <w:r w:rsidR="00264B0C">
          <w:rPr>
            <w:noProof/>
            <w:webHidden/>
          </w:rPr>
        </w:r>
        <w:r w:rsidR="00264B0C">
          <w:rPr>
            <w:noProof/>
            <w:webHidden/>
          </w:rPr>
          <w:fldChar w:fldCharType="separate"/>
        </w:r>
        <w:r w:rsidR="00264B0C">
          <w:rPr>
            <w:noProof/>
            <w:webHidden/>
          </w:rPr>
          <w:t>9</w:t>
        </w:r>
        <w:r w:rsidR="00264B0C">
          <w:rPr>
            <w:noProof/>
            <w:webHidden/>
          </w:rPr>
          <w:fldChar w:fldCharType="end"/>
        </w:r>
      </w:hyperlink>
    </w:p>
    <w:p w14:paraId="35BCAB69" w14:textId="44D85B97"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24" w:history="1">
        <w:r w:rsidR="00264B0C" w:rsidRPr="00EF600D">
          <w:rPr>
            <w:rStyle w:val="Hyperlink"/>
            <w:noProof/>
          </w:rPr>
          <w:t>2.3</w:t>
        </w:r>
        <w:r w:rsidR="00264B0C">
          <w:rPr>
            <w:rFonts w:asciiTheme="minorHAnsi" w:eastAsiaTheme="minorEastAsia" w:hAnsiTheme="minorHAnsi" w:cstheme="minorBidi"/>
            <w:noProof/>
            <w:szCs w:val="24"/>
          </w:rPr>
          <w:tab/>
        </w:r>
        <w:r w:rsidR="00264B0C" w:rsidRPr="00EF600D">
          <w:rPr>
            <w:rStyle w:val="Hyperlink"/>
            <w:noProof/>
          </w:rPr>
          <w:t>Results</w:t>
        </w:r>
        <w:r w:rsidR="00264B0C">
          <w:rPr>
            <w:noProof/>
            <w:webHidden/>
          </w:rPr>
          <w:tab/>
        </w:r>
        <w:r w:rsidR="00264B0C">
          <w:rPr>
            <w:noProof/>
            <w:webHidden/>
          </w:rPr>
          <w:fldChar w:fldCharType="begin"/>
        </w:r>
        <w:r w:rsidR="00264B0C">
          <w:rPr>
            <w:noProof/>
            <w:webHidden/>
          </w:rPr>
          <w:instrText xml:space="preserve"> PAGEREF _Toc49865724 \h </w:instrText>
        </w:r>
        <w:r w:rsidR="00264B0C">
          <w:rPr>
            <w:noProof/>
            <w:webHidden/>
          </w:rPr>
        </w:r>
        <w:r w:rsidR="00264B0C">
          <w:rPr>
            <w:noProof/>
            <w:webHidden/>
          </w:rPr>
          <w:fldChar w:fldCharType="separate"/>
        </w:r>
        <w:r w:rsidR="00264B0C">
          <w:rPr>
            <w:noProof/>
            <w:webHidden/>
          </w:rPr>
          <w:t>10</w:t>
        </w:r>
        <w:r w:rsidR="00264B0C">
          <w:rPr>
            <w:noProof/>
            <w:webHidden/>
          </w:rPr>
          <w:fldChar w:fldCharType="end"/>
        </w:r>
      </w:hyperlink>
    </w:p>
    <w:p w14:paraId="2208A33A" w14:textId="0F3F2EA3"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25" w:history="1">
        <w:r w:rsidR="00264B0C" w:rsidRPr="00EF600D">
          <w:rPr>
            <w:rStyle w:val="Hyperlink"/>
            <w:noProof/>
          </w:rPr>
          <w:t>2.3.1</w:t>
        </w:r>
        <w:r w:rsidR="00264B0C">
          <w:rPr>
            <w:rFonts w:asciiTheme="minorHAnsi" w:eastAsiaTheme="minorEastAsia" w:hAnsiTheme="minorHAnsi" w:cstheme="minorBidi"/>
            <w:noProof/>
            <w:szCs w:val="24"/>
          </w:rPr>
          <w:tab/>
        </w:r>
        <w:r w:rsidR="00264B0C" w:rsidRPr="00EF600D">
          <w:rPr>
            <w:rStyle w:val="Hyperlink"/>
            <w:noProof/>
          </w:rPr>
          <w:t>Environmental conditions and zooplankton</w:t>
        </w:r>
        <w:r w:rsidR="00264B0C">
          <w:rPr>
            <w:noProof/>
            <w:webHidden/>
          </w:rPr>
          <w:tab/>
        </w:r>
        <w:r w:rsidR="00264B0C">
          <w:rPr>
            <w:noProof/>
            <w:webHidden/>
          </w:rPr>
          <w:fldChar w:fldCharType="begin"/>
        </w:r>
        <w:r w:rsidR="00264B0C">
          <w:rPr>
            <w:noProof/>
            <w:webHidden/>
          </w:rPr>
          <w:instrText xml:space="preserve"> PAGEREF _Toc49865725 \h </w:instrText>
        </w:r>
        <w:r w:rsidR="00264B0C">
          <w:rPr>
            <w:noProof/>
            <w:webHidden/>
          </w:rPr>
        </w:r>
        <w:r w:rsidR="00264B0C">
          <w:rPr>
            <w:noProof/>
            <w:webHidden/>
          </w:rPr>
          <w:fldChar w:fldCharType="separate"/>
        </w:r>
        <w:r w:rsidR="00264B0C">
          <w:rPr>
            <w:noProof/>
            <w:webHidden/>
          </w:rPr>
          <w:t>10</w:t>
        </w:r>
        <w:r w:rsidR="00264B0C">
          <w:rPr>
            <w:noProof/>
            <w:webHidden/>
          </w:rPr>
          <w:fldChar w:fldCharType="end"/>
        </w:r>
      </w:hyperlink>
    </w:p>
    <w:p w14:paraId="406AB7DF" w14:textId="7B096D22"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26" w:history="1">
        <w:r w:rsidR="00264B0C" w:rsidRPr="00EF600D">
          <w:rPr>
            <w:rStyle w:val="Hyperlink"/>
            <w:noProof/>
          </w:rPr>
          <w:t>2.3.2</w:t>
        </w:r>
        <w:r w:rsidR="00264B0C">
          <w:rPr>
            <w:rFonts w:asciiTheme="minorHAnsi" w:eastAsiaTheme="minorEastAsia" w:hAnsiTheme="minorHAnsi" w:cstheme="minorBidi"/>
            <w:noProof/>
            <w:szCs w:val="24"/>
          </w:rPr>
          <w:tab/>
        </w:r>
        <w:r w:rsidR="00264B0C" w:rsidRPr="00EF600D">
          <w:rPr>
            <w:rStyle w:val="Hyperlink"/>
            <w:noProof/>
          </w:rPr>
          <w:t>Salmon size and condition</w:t>
        </w:r>
        <w:r w:rsidR="00264B0C">
          <w:rPr>
            <w:noProof/>
            <w:webHidden/>
          </w:rPr>
          <w:tab/>
        </w:r>
        <w:r w:rsidR="00264B0C">
          <w:rPr>
            <w:noProof/>
            <w:webHidden/>
          </w:rPr>
          <w:fldChar w:fldCharType="begin"/>
        </w:r>
        <w:r w:rsidR="00264B0C">
          <w:rPr>
            <w:noProof/>
            <w:webHidden/>
          </w:rPr>
          <w:instrText xml:space="preserve"> PAGEREF _Toc49865726 \h </w:instrText>
        </w:r>
        <w:r w:rsidR="00264B0C">
          <w:rPr>
            <w:noProof/>
            <w:webHidden/>
          </w:rPr>
        </w:r>
        <w:r w:rsidR="00264B0C">
          <w:rPr>
            <w:noProof/>
            <w:webHidden/>
          </w:rPr>
          <w:fldChar w:fldCharType="separate"/>
        </w:r>
        <w:r w:rsidR="00264B0C">
          <w:rPr>
            <w:noProof/>
            <w:webHidden/>
          </w:rPr>
          <w:t>11</w:t>
        </w:r>
        <w:r w:rsidR="00264B0C">
          <w:rPr>
            <w:noProof/>
            <w:webHidden/>
          </w:rPr>
          <w:fldChar w:fldCharType="end"/>
        </w:r>
      </w:hyperlink>
    </w:p>
    <w:p w14:paraId="591CAAA5" w14:textId="7848D093"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27" w:history="1">
        <w:r w:rsidR="00264B0C" w:rsidRPr="00EF600D">
          <w:rPr>
            <w:rStyle w:val="Hyperlink"/>
            <w:noProof/>
          </w:rPr>
          <w:t>2.3.3</w:t>
        </w:r>
        <w:r w:rsidR="00264B0C">
          <w:rPr>
            <w:rFonts w:asciiTheme="minorHAnsi" w:eastAsiaTheme="minorEastAsia" w:hAnsiTheme="minorHAnsi" w:cstheme="minorBidi"/>
            <w:noProof/>
            <w:szCs w:val="24"/>
          </w:rPr>
          <w:tab/>
        </w:r>
        <w:r w:rsidR="00264B0C" w:rsidRPr="00EF600D">
          <w:rPr>
            <w:rStyle w:val="Hyperlink"/>
            <w:noProof/>
          </w:rPr>
          <w:t>Salmon diet composition</w:t>
        </w:r>
        <w:r w:rsidR="00264B0C">
          <w:rPr>
            <w:noProof/>
            <w:webHidden/>
          </w:rPr>
          <w:tab/>
        </w:r>
        <w:r w:rsidR="00264B0C">
          <w:rPr>
            <w:noProof/>
            <w:webHidden/>
          </w:rPr>
          <w:fldChar w:fldCharType="begin"/>
        </w:r>
        <w:r w:rsidR="00264B0C">
          <w:rPr>
            <w:noProof/>
            <w:webHidden/>
          </w:rPr>
          <w:instrText xml:space="preserve"> PAGEREF _Toc49865727 \h </w:instrText>
        </w:r>
        <w:r w:rsidR="00264B0C">
          <w:rPr>
            <w:noProof/>
            <w:webHidden/>
          </w:rPr>
        </w:r>
        <w:r w:rsidR="00264B0C">
          <w:rPr>
            <w:noProof/>
            <w:webHidden/>
          </w:rPr>
          <w:fldChar w:fldCharType="separate"/>
        </w:r>
        <w:r w:rsidR="00264B0C">
          <w:rPr>
            <w:noProof/>
            <w:webHidden/>
          </w:rPr>
          <w:t>12</w:t>
        </w:r>
        <w:r w:rsidR="00264B0C">
          <w:rPr>
            <w:noProof/>
            <w:webHidden/>
          </w:rPr>
          <w:fldChar w:fldCharType="end"/>
        </w:r>
      </w:hyperlink>
    </w:p>
    <w:p w14:paraId="3BCB6478" w14:textId="4B0EFA1A"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28" w:history="1">
        <w:r w:rsidR="00264B0C" w:rsidRPr="00EF600D">
          <w:rPr>
            <w:rStyle w:val="Hyperlink"/>
            <w:noProof/>
          </w:rPr>
          <w:t>2.3.4</w:t>
        </w:r>
        <w:r w:rsidR="00264B0C">
          <w:rPr>
            <w:rFonts w:asciiTheme="minorHAnsi" w:eastAsiaTheme="minorEastAsia" w:hAnsiTheme="minorHAnsi" w:cstheme="minorBidi"/>
            <w:noProof/>
            <w:szCs w:val="24"/>
          </w:rPr>
          <w:tab/>
        </w:r>
        <w:r w:rsidR="00264B0C" w:rsidRPr="00EF600D">
          <w:rPr>
            <w:rStyle w:val="Hyperlink"/>
            <w:noProof/>
          </w:rPr>
          <w:t>Salmon stomach fullness</w:t>
        </w:r>
        <w:r w:rsidR="00264B0C">
          <w:rPr>
            <w:noProof/>
            <w:webHidden/>
          </w:rPr>
          <w:tab/>
        </w:r>
        <w:r w:rsidR="00264B0C">
          <w:rPr>
            <w:noProof/>
            <w:webHidden/>
          </w:rPr>
          <w:fldChar w:fldCharType="begin"/>
        </w:r>
        <w:r w:rsidR="00264B0C">
          <w:rPr>
            <w:noProof/>
            <w:webHidden/>
          </w:rPr>
          <w:instrText xml:space="preserve"> PAGEREF _Toc49865728 \h </w:instrText>
        </w:r>
        <w:r w:rsidR="00264B0C">
          <w:rPr>
            <w:noProof/>
            <w:webHidden/>
          </w:rPr>
        </w:r>
        <w:r w:rsidR="00264B0C">
          <w:rPr>
            <w:noProof/>
            <w:webHidden/>
          </w:rPr>
          <w:fldChar w:fldCharType="separate"/>
        </w:r>
        <w:r w:rsidR="00264B0C">
          <w:rPr>
            <w:noProof/>
            <w:webHidden/>
          </w:rPr>
          <w:t>14</w:t>
        </w:r>
        <w:r w:rsidR="00264B0C">
          <w:rPr>
            <w:noProof/>
            <w:webHidden/>
          </w:rPr>
          <w:fldChar w:fldCharType="end"/>
        </w:r>
      </w:hyperlink>
    </w:p>
    <w:p w14:paraId="04DA11FC" w14:textId="3DEDB741"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29" w:history="1">
        <w:r w:rsidR="00264B0C" w:rsidRPr="00EF600D">
          <w:rPr>
            <w:rStyle w:val="Hyperlink"/>
            <w:noProof/>
          </w:rPr>
          <w:t>2.3.5</w:t>
        </w:r>
        <w:r w:rsidR="00264B0C">
          <w:rPr>
            <w:rFonts w:asciiTheme="minorHAnsi" w:eastAsiaTheme="minorEastAsia" w:hAnsiTheme="minorHAnsi" w:cstheme="minorBidi"/>
            <w:noProof/>
            <w:szCs w:val="24"/>
          </w:rPr>
          <w:tab/>
        </w:r>
        <w:r w:rsidR="00264B0C" w:rsidRPr="00EF600D">
          <w:rPr>
            <w:rStyle w:val="Hyperlink"/>
            <w:noProof/>
          </w:rPr>
          <w:t>Diet overlap between pink and chum salmon</w:t>
        </w:r>
        <w:r w:rsidR="00264B0C">
          <w:rPr>
            <w:noProof/>
            <w:webHidden/>
          </w:rPr>
          <w:tab/>
        </w:r>
        <w:r w:rsidR="00264B0C">
          <w:rPr>
            <w:noProof/>
            <w:webHidden/>
          </w:rPr>
          <w:fldChar w:fldCharType="begin"/>
        </w:r>
        <w:r w:rsidR="00264B0C">
          <w:rPr>
            <w:noProof/>
            <w:webHidden/>
          </w:rPr>
          <w:instrText xml:space="preserve"> PAGEREF _Toc49865729 \h </w:instrText>
        </w:r>
        <w:r w:rsidR="00264B0C">
          <w:rPr>
            <w:noProof/>
            <w:webHidden/>
          </w:rPr>
        </w:r>
        <w:r w:rsidR="00264B0C">
          <w:rPr>
            <w:noProof/>
            <w:webHidden/>
          </w:rPr>
          <w:fldChar w:fldCharType="separate"/>
        </w:r>
        <w:r w:rsidR="00264B0C">
          <w:rPr>
            <w:noProof/>
            <w:webHidden/>
          </w:rPr>
          <w:t>15</w:t>
        </w:r>
        <w:r w:rsidR="00264B0C">
          <w:rPr>
            <w:noProof/>
            <w:webHidden/>
          </w:rPr>
          <w:fldChar w:fldCharType="end"/>
        </w:r>
      </w:hyperlink>
    </w:p>
    <w:p w14:paraId="3CF0A17A" w14:textId="09F794CA"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30" w:history="1">
        <w:r w:rsidR="00264B0C" w:rsidRPr="00EF600D">
          <w:rPr>
            <w:rStyle w:val="Hyperlink"/>
            <w:noProof/>
          </w:rPr>
          <w:t>2.4</w:t>
        </w:r>
        <w:r w:rsidR="00264B0C">
          <w:rPr>
            <w:rFonts w:asciiTheme="minorHAnsi" w:eastAsiaTheme="minorEastAsia" w:hAnsiTheme="minorHAnsi" w:cstheme="minorBidi"/>
            <w:noProof/>
            <w:szCs w:val="24"/>
          </w:rPr>
          <w:tab/>
        </w:r>
        <w:r w:rsidR="00264B0C" w:rsidRPr="00EF600D">
          <w:rPr>
            <w:rStyle w:val="Hyperlink"/>
            <w:noProof/>
          </w:rPr>
          <w:t>Discussion</w:t>
        </w:r>
        <w:r w:rsidR="00264B0C">
          <w:rPr>
            <w:noProof/>
            <w:webHidden/>
          </w:rPr>
          <w:tab/>
        </w:r>
        <w:r w:rsidR="00264B0C">
          <w:rPr>
            <w:noProof/>
            <w:webHidden/>
          </w:rPr>
          <w:fldChar w:fldCharType="begin"/>
        </w:r>
        <w:r w:rsidR="00264B0C">
          <w:rPr>
            <w:noProof/>
            <w:webHidden/>
          </w:rPr>
          <w:instrText xml:space="preserve"> PAGEREF _Toc49865730 \h </w:instrText>
        </w:r>
        <w:r w:rsidR="00264B0C">
          <w:rPr>
            <w:noProof/>
            <w:webHidden/>
          </w:rPr>
        </w:r>
        <w:r w:rsidR="00264B0C">
          <w:rPr>
            <w:noProof/>
            <w:webHidden/>
          </w:rPr>
          <w:fldChar w:fldCharType="separate"/>
        </w:r>
        <w:r w:rsidR="00264B0C">
          <w:rPr>
            <w:noProof/>
            <w:webHidden/>
          </w:rPr>
          <w:t>15</w:t>
        </w:r>
        <w:r w:rsidR="00264B0C">
          <w:rPr>
            <w:noProof/>
            <w:webHidden/>
          </w:rPr>
          <w:fldChar w:fldCharType="end"/>
        </w:r>
      </w:hyperlink>
    </w:p>
    <w:p w14:paraId="766F903F" w14:textId="3EEC23B3"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31" w:history="1">
        <w:r w:rsidR="00264B0C" w:rsidRPr="00EF600D">
          <w:rPr>
            <w:rStyle w:val="Hyperlink"/>
            <w:noProof/>
          </w:rPr>
          <w:t>2.4.1</w:t>
        </w:r>
        <w:r w:rsidR="00264B0C">
          <w:rPr>
            <w:rFonts w:asciiTheme="minorHAnsi" w:eastAsiaTheme="minorEastAsia" w:hAnsiTheme="minorHAnsi" w:cstheme="minorBidi"/>
            <w:noProof/>
            <w:szCs w:val="24"/>
          </w:rPr>
          <w:tab/>
        </w:r>
        <w:r w:rsidR="00264B0C" w:rsidRPr="00EF600D">
          <w:rPr>
            <w:rStyle w:val="Hyperlink"/>
            <w:noProof/>
          </w:rPr>
          <w:t>Diets in contrasting foraging conditions</w:t>
        </w:r>
        <w:r w:rsidR="00264B0C">
          <w:rPr>
            <w:noProof/>
            <w:webHidden/>
          </w:rPr>
          <w:tab/>
        </w:r>
        <w:r w:rsidR="00264B0C">
          <w:rPr>
            <w:noProof/>
            <w:webHidden/>
          </w:rPr>
          <w:fldChar w:fldCharType="begin"/>
        </w:r>
        <w:r w:rsidR="00264B0C">
          <w:rPr>
            <w:noProof/>
            <w:webHidden/>
          </w:rPr>
          <w:instrText xml:space="preserve"> PAGEREF _Toc49865731 \h </w:instrText>
        </w:r>
        <w:r w:rsidR="00264B0C">
          <w:rPr>
            <w:noProof/>
            <w:webHidden/>
          </w:rPr>
        </w:r>
        <w:r w:rsidR="00264B0C">
          <w:rPr>
            <w:noProof/>
            <w:webHidden/>
          </w:rPr>
          <w:fldChar w:fldCharType="separate"/>
        </w:r>
        <w:r w:rsidR="00264B0C">
          <w:rPr>
            <w:noProof/>
            <w:webHidden/>
          </w:rPr>
          <w:t>16</w:t>
        </w:r>
        <w:r w:rsidR="00264B0C">
          <w:rPr>
            <w:noProof/>
            <w:webHidden/>
          </w:rPr>
          <w:fldChar w:fldCharType="end"/>
        </w:r>
      </w:hyperlink>
    </w:p>
    <w:p w14:paraId="30FDB34E" w14:textId="6862AF8A"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32" w:history="1">
        <w:r w:rsidR="00264B0C" w:rsidRPr="00EF600D">
          <w:rPr>
            <w:rStyle w:val="Hyperlink"/>
            <w:noProof/>
          </w:rPr>
          <w:t>2.4.2</w:t>
        </w:r>
        <w:r w:rsidR="00264B0C">
          <w:rPr>
            <w:rFonts w:asciiTheme="minorHAnsi" w:eastAsiaTheme="minorEastAsia" w:hAnsiTheme="minorHAnsi" w:cstheme="minorBidi"/>
            <w:noProof/>
            <w:szCs w:val="24"/>
          </w:rPr>
          <w:tab/>
        </w:r>
        <w:r w:rsidR="00264B0C" w:rsidRPr="00EF600D">
          <w:rPr>
            <w:rStyle w:val="Hyperlink"/>
            <w:noProof/>
          </w:rPr>
          <w:t>Competition in contrasting foraging conditions</w:t>
        </w:r>
        <w:r w:rsidR="00264B0C">
          <w:rPr>
            <w:noProof/>
            <w:webHidden/>
          </w:rPr>
          <w:tab/>
        </w:r>
        <w:r w:rsidR="00264B0C">
          <w:rPr>
            <w:noProof/>
            <w:webHidden/>
          </w:rPr>
          <w:fldChar w:fldCharType="begin"/>
        </w:r>
        <w:r w:rsidR="00264B0C">
          <w:rPr>
            <w:noProof/>
            <w:webHidden/>
          </w:rPr>
          <w:instrText xml:space="preserve"> PAGEREF _Toc49865732 \h </w:instrText>
        </w:r>
        <w:r w:rsidR="00264B0C">
          <w:rPr>
            <w:noProof/>
            <w:webHidden/>
          </w:rPr>
        </w:r>
        <w:r w:rsidR="00264B0C">
          <w:rPr>
            <w:noProof/>
            <w:webHidden/>
          </w:rPr>
          <w:fldChar w:fldCharType="separate"/>
        </w:r>
        <w:r w:rsidR="00264B0C">
          <w:rPr>
            <w:noProof/>
            <w:webHidden/>
          </w:rPr>
          <w:t>18</w:t>
        </w:r>
        <w:r w:rsidR="00264B0C">
          <w:rPr>
            <w:noProof/>
            <w:webHidden/>
          </w:rPr>
          <w:fldChar w:fldCharType="end"/>
        </w:r>
      </w:hyperlink>
    </w:p>
    <w:p w14:paraId="0FD478E7" w14:textId="4F00F167"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33" w:history="1">
        <w:r w:rsidR="00264B0C" w:rsidRPr="00EF600D">
          <w:rPr>
            <w:rStyle w:val="Hyperlink"/>
            <w:noProof/>
          </w:rPr>
          <w:t>2.4.3</w:t>
        </w:r>
        <w:r w:rsidR="00264B0C">
          <w:rPr>
            <w:rFonts w:asciiTheme="minorHAnsi" w:eastAsiaTheme="minorEastAsia" w:hAnsiTheme="minorHAnsi" w:cstheme="minorBidi"/>
            <w:noProof/>
            <w:szCs w:val="24"/>
          </w:rPr>
          <w:tab/>
        </w:r>
        <w:r w:rsidR="00264B0C" w:rsidRPr="00EF600D">
          <w:rPr>
            <w:rStyle w:val="Hyperlink"/>
            <w:noProof/>
          </w:rPr>
          <w:t>Trophic niches of juvenile pink and chum salmon</w:t>
        </w:r>
        <w:r w:rsidR="00264B0C">
          <w:rPr>
            <w:noProof/>
            <w:webHidden/>
          </w:rPr>
          <w:tab/>
        </w:r>
        <w:r w:rsidR="00264B0C">
          <w:rPr>
            <w:noProof/>
            <w:webHidden/>
          </w:rPr>
          <w:fldChar w:fldCharType="begin"/>
        </w:r>
        <w:r w:rsidR="00264B0C">
          <w:rPr>
            <w:noProof/>
            <w:webHidden/>
          </w:rPr>
          <w:instrText xml:space="preserve"> PAGEREF _Toc49865733 \h </w:instrText>
        </w:r>
        <w:r w:rsidR="00264B0C">
          <w:rPr>
            <w:noProof/>
            <w:webHidden/>
          </w:rPr>
        </w:r>
        <w:r w:rsidR="00264B0C">
          <w:rPr>
            <w:noProof/>
            <w:webHidden/>
          </w:rPr>
          <w:fldChar w:fldCharType="separate"/>
        </w:r>
        <w:r w:rsidR="00264B0C">
          <w:rPr>
            <w:noProof/>
            <w:webHidden/>
          </w:rPr>
          <w:t>19</w:t>
        </w:r>
        <w:r w:rsidR="00264B0C">
          <w:rPr>
            <w:noProof/>
            <w:webHidden/>
          </w:rPr>
          <w:fldChar w:fldCharType="end"/>
        </w:r>
      </w:hyperlink>
    </w:p>
    <w:p w14:paraId="652EE6EB" w14:textId="17FCC8FC"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34" w:history="1">
        <w:r w:rsidR="00264B0C" w:rsidRPr="00EF600D">
          <w:rPr>
            <w:rStyle w:val="Hyperlink"/>
            <w:noProof/>
          </w:rPr>
          <w:t>2.5</w:t>
        </w:r>
        <w:r w:rsidR="00264B0C">
          <w:rPr>
            <w:rFonts w:asciiTheme="minorHAnsi" w:eastAsiaTheme="minorEastAsia" w:hAnsiTheme="minorHAnsi" w:cstheme="minorBidi"/>
            <w:noProof/>
            <w:szCs w:val="24"/>
          </w:rPr>
          <w:tab/>
        </w:r>
        <w:r w:rsidR="00264B0C" w:rsidRPr="00EF600D">
          <w:rPr>
            <w:rStyle w:val="Hyperlink"/>
            <w:noProof/>
          </w:rPr>
          <w:t>Conclusion</w:t>
        </w:r>
        <w:r w:rsidR="00264B0C">
          <w:rPr>
            <w:noProof/>
            <w:webHidden/>
          </w:rPr>
          <w:tab/>
        </w:r>
        <w:r w:rsidR="00264B0C">
          <w:rPr>
            <w:noProof/>
            <w:webHidden/>
          </w:rPr>
          <w:fldChar w:fldCharType="begin"/>
        </w:r>
        <w:r w:rsidR="00264B0C">
          <w:rPr>
            <w:noProof/>
            <w:webHidden/>
          </w:rPr>
          <w:instrText xml:space="preserve"> PAGEREF _Toc49865734 \h </w:instrText>
        </w:r>
        <w:r w:rsidR="00264B0C">
          <w:rPr>
            <w:noProof/>
            <w:webHidden/>
          </w:rPr>
        </w:r>
        <w:r w:rsidR="00264B0C">
          <w:rPr>
            <w:noProof/>
            <w:webHidden/>
          </w:rPr>
          <w:fldChar w:fldCharType="separate"/>
        </w:r>
        <w:r w:rsidR="00264B0C">
          <w:rPr>
            <w:noProof/>
            <w:webHidden/>
          </w:rPr>
          <w:t>21</w:t>
        </w:r>
        <w:r w:rsidR="00264B0C">
          <w:rPr>
            <w:noProof/>
            <w:webHidden/>
          </w:rPr>
          <w:fldChar w:fldCharType="end"/>
        </w:r>
      </w:hyperlink>
    </w:p>
    <w:p w14:paraId="535DBDA1" w14:textId="2CDC8351"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35" w:history="1">
        <w:r w:rsidR="00264B0C" w:rsidRPr="00EF600D">
          <w:rPr>
            <w:rStyle w:val="Hyperlink"/>
            <w:rFonts w:eastAsia="Times New Roman"/>
            <w:noProof/>
          </w:rPr>
          <w:t>2.6</w:t>
        </w:r>
        <w:r w:rsidR="00264B0C">
          <w:rPr>
            <w:rFonts w:asciiTheme="minorHAnsi" w:eastAsiaTheme="minorEastAsia" w:hAnsiTheme="minorHAnsi" w:cstheme="minorBidi"/>
            <w:noProof/>
            <w:szCs w:val="24"/>
          </w:rPr>
          <w:tab/>
        </w:r>
        <w:r w:rsidR="00264B0C" w:rsidRPr="00EF600D">
          <w:rPr>
            <w:rStyle w:val="Hyperlink"/>
            <w:noProof/>
          </w:rPr>
          <w:t>Tables</w:t>
        </w:r>
        <w:r w:rsidR="00264B0C">
          <w:rPr>
            <w:noProof/>
            <w:webHidden/>
          </w:rPr>
          <w:tab/>
        </w:r>
        <w:r w:rsidR="00264B0C">
          <w:rPr>
            <w:noProof/>
            <w:webHidden/>
          </w:rPr>
          <w:fldChar w:fldCharType="begin"/>
        </w:r>
        <w:r w:rsidR="00264B0C">
          <w:rPr>
            <w:noProof/>
            <w:webHidden/>
          </w:rPr>
          <w:instrText xml:space="preserve"> PAGEREF _Toc49865735 \h </w:instrText>
        </w:r>
        <w:r w:rsidR="00264B0C">
          <w:rPr>
            <w:noProof/>
            <w:webHidden/>
          </w:rPr>
        </w:r>
        <w:r w:rsidR="00264B0C">
          <w:rPr>
            <w:noProof/>
            <w:webHidden/>
          </w:rPr>
          <w:fldChar w:fldCharType="separate"/>
        </w:r>
        <w:r w:rsidR="00264B0C">
          <w:rPr>
            <w:noProof/>
            <w:webHidden/>
          </w:rPr>
          <w:t>22</w:t>
        </w:r>
        <w:r w:rsidR="00264B0C">
          <w:rPr>
            <w:noProof/>
            <w:webHidden/>
          </w:rPr>
          <w:fldChar w:fldCharType="end"/>
        </w:r>
      </w:hyperlink>
    </w:p>
    <w:p w14:paraId="4E40B7C8" w14:textId="2C1F0AF9"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36" w:history="1">
        <w:r w:rsidR="00264B0C" w:rsidRPr="00EF600D">
          <w:rPr>
            <w:rStyle w:val="Hyperlink"/>
            <w:noProof/>
          </w:rPr>
          <w:t>2.7</w:t>
        </w:r>
        <w:r w:rsidR="00264B0C">
          <w:rPr>
            <w:rFonts w:asciiTheme="minorHAnsi" w:eastAsiaTheme="minorEastAsia" w:hAnsiTheme="minorHAnsi" w:cstheme="minorBidi"/>
            <w:noProof/>
            <w:szCs w:val="24"/>
          </w:rPr>
          <w:tab/>
        </w:r>
        <w:r w:rsidR="00264B0C" w:rsidRPr="00EF600D">
          <w:rPr>
            <w:rStyle w:val="Hyperlink"/>
            <w:noProof/>
          </w:rPr>
          <w:t>Figures</w:t>
        </w:r>
        <w:r w:rsidR="00264B0C">
          <w:rPr>
            <w:noProof/>
            <w:webHidden/>
          </w:rPr>
          <w:tab/>
        </w:r>
        <w:r w:rsidR="00264B0C">
          <w:rPr>
            <w:noProof/>
            <w:webHidden/>
          </w:rPr>
          <w:fldChar w:fldCharType="begin"/>
        </w:r>
        <w:r w:rsidR="00264B0C">
          <w:rPr>
            <w:noProof/>
            <w:webHidden/>
          </w:rPr>
          <w:instrText xml:space="preserve"> PAGEREF _Toc49865736 \h </w:instrText>
        </w:r>
        <w:r w:rsidR="00264B0C">
          <w:rPr>
            <w:noProof/>
            <w:webHidden/>
          </w:rPr>
        </w:r>
        <w:r w:rsidR="00264B0C">
          <w:rPr>
            <w:noProof/>
            <w:webHidden/>
          </w:rPr>
          <w:fldChar w:fldCharType="separate"/>
        </w:r>
        <w:r w:rsidR="00264B0C">
          <w:rPr>
            <w:noProof/>
            <w:webHidden/>
          </w:rPr>
          <w:t>26</w:t>
        </w:r>
        <w:r w:rsidR="00264B0C">
          <w:rPr>
            <w:noProof/>
            <w:webHidden/>
          </w:rPr>
          <w:fldChar w:fldCharType="end"/>
        </w:r>
      </w:hyperlink>
    </w:p>
    <w:p w14:paraId="23D75BE2" w14:textId="20358FDE" w:rsidR="00264B0C" w:rsidRDefault="005612E0">
      <w:pPr>
        <w:pStyle w:val="TOC1"/>
        <w:rPr>
          <w:rFonts w:asciiTheme="minorHAnsi" w:eastAsiaTheme="minorEastAsia" w:hAnsiTheme="minorHAnsi" w:cstheme="minorBidi"/>
          <w:b w:val="0"/>
          <w:noProof/>
        </w:rPr>
      </w:pPr>
      <w:hyperlink w:anchor="_Toc49865737" w:history="1">
        <w:r w:rsidR="00264B0C" w:rsidRPr="00EF600D">
          <w:rPr>
            <w:rStyle w:val="Hyperlink"/>
            <w:noProof/>
          </w:rPr>
          <w:t>Chapter 3: Salmon trophic interactions shift with prey phenology and migration timing</w:t>
        </w:r>
        <w:r w:rsidR="00264B0C">
          <w:rPr>
            <w:noProof/>
            <w:webHidden/>
          </w:rPr>
          <w:tab/>
        </w:r>
        <w:r w:rsidR="00264B0C">
          <w:rPr>
            <w:noProof/>
            <w:webHidden/>
          </w:rPr>
          <w:fldChar w:fldCharType="begin"/>
        </w:r>
        <w:r w:rsidR="00264B0C">
          <w:rPr>
            <w:noProof/>
            <w:webHidden/>
          </w:rPr>
          <w:instrText xml:space="preserve"> PAGEREF _Toc49865737 \h </w:instrText>
        </w:r>
        <w:r w:rsidR="00264B0C">
          <w:rPr>
            <w:noProof/>
            <w:webHidden/>
          </w:rPr>
        </w:r>
        <w:r w:rsidR="00264B0C">
          <w:rPr>
            <w:noProof/>
            <w:webHidden/>
          </w:rPr>
          <w:fldChar w:fldCharType="separate"/>
        </w:r>
        <w:r w:rsidR="00264B0C">
          <w:rPr>
            <w:noProof/>
            <w:webHidden/>
          </w:rPr>
          <w:t>36</w:t>
        </w:r>
        <w:r w:rsidR="00264B0C">
          <w:rPr>
            <w:noProof/>
            <w:webHidden/>
          </w:rPr>
          <w:fldChar w:fldCharType="end"/>
        </w:r>
      </w:hyperlink>
    </w:p>
    <w:p w14:paraId="17ECB9FB" w14:textId="0CB5D30F"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38" w:history="1">
        <w:r w:rsidR="00264B0C" w:rsidRPr="00EF600D">
          <w:rPr>
            <w:rStyle w:val="Hyperlink"/>
            <w:noProof/>
          </w:rPr>
          <w:t>3.1</w:t>
        </w:r>
        <w:r w:rsidR="00264B0C">
          <w:rPr>
            <w:rFonts w:asciiTheme="minorHAnsi" w:eastAsiaTheme="minorEastAsia" w:hAnsiTheme="minorHAnsi" w:cstheme="minorBidi"/>
            <w:noProof/>
            <w:szCs w:val="24"/>
          </w:rPr>
          <w:tab/>
        </w:r>
        <w:r w:rsidR="00264B0C" w:rsidRPr="00EF600D">
          <w:rPr>
            <w:rStyle w:val="Hyperlink"/>
            <w:noProof/>
          </w:rPr>
          <w:t>Introduction</w:t>
        </w:r>
        <w:r w:rsidR="00264B0C">
          <w:rPr>
            <w:noProof/>
            <w:webHidden/>
          </w:rPr>
          <w:tab/>
        </w:r>
        <w:r w:rsidR="00264B0C">
          <w:rPr>
            <w:noProof/>
            <w:webHidden/>
          </w:rPr>
          <w:fldChar w:fldCharType="begin"/>
        </w:r>
        <w:r w:rsidR="00264B0C">
          <w:rPr>
            <w:noProof/>
            <w:webHidden/>
          </w:rPr>
          <w:instrText xml:space="preserve"> PAGEREF _Toc49865738 \h </w:instrText>
        </w:r>
        <w:r w:rsidR="00264B0C">
          <w:rPr>
            <w:noProof/>
            <w:webHidden/>
          </w:rPr>
        </w:r>
        <w:r w:rsidR="00264B0C">
          <w:rPr>
            <w:noProof/>
            <w:webHidden/>
          </w:rPr>
          <w:fldChar w:fldCharType="separate"/>
        </w:r>
        <w:r w:rsidR="00264B0C">
          <w:rPr>
            <w:noProof/>
            <w:webHidden/>
          </w:rPr>
          <w:t>36</w:t>
        </w:r>
        <w:r w:rsidR="00264B0C">
          <w:rPr>
            <w:noProof/>
            <w:webHidden/>
          </w:rPr>
          <w:fldChar w:fldCharType="end"/>
        </w:r>
      </w:hyperlink>
    </w:p>
    <w:p w14:paraId="6FA79398" w14:textId="02DE6028"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39" w:history="1">
        <w:r w:rsidR="00264B0C" w:rsidRPr="00EF600D">
          <w:rPr>
            <w:rStyle w:val="Hyperlink"/>
            <w:noProof/>
          </w:rPr>
          <w:t>3.2</w:t>
        </w:r>
        <w:r w:rsidR="00264B0C">
          <w:rPr>
            <w:rFonts w:asciiTheme="minorHAnsi" w:eastAsiaTheme="minorEastAsia" w:hAnsiTheme="minorHAnsi" w:cstheme="minorBidi"/>
            <w:noProof/>
            <w:szCs w:val="24"/>
          </w:rPr>
          <w:tab/>
        </w:r>
        <w:r w:rsidR="00264B0C" w:rsidRPr="00EF600D">
          <w:rPr>
            <w:rStyle w:val="Hyperlink"/>
            <w:noProof/>
          </w:rPr>
          <w:t>Methods</w:t>
        </w:r>
        <w:r w:rsidR="00264B0C">
          <w:rPr>
            <w:noProof/>
            <w:webHidden/>
          </w:rPr>
          <w:tab/>
        </w:r>
        <w:r w:rsidR="00264B0C">
          <w:rPr>
            <w:noProof/>
            <w:webHidden/>
          </w:rPr>
          <w:fldChar w:fldCharType="begin"/>
        </w:r>
        <w:r w:rsidR="00264B0C">
          <w:rPr>
            <w:noProof/>
            <w:webHidden/>
          </w:rPr>
          <w:instrText xml:space="preserve"> PAGEREF _Toc49865739 \h </w:instrText>
        </w:r>
        <w:r w:rsidR="00264B0C">
          <w:rPr>
            <w:noProof/>
            <w:webHidden/>
          </w:rPr>
        </w:r>
        <w:r w:rsidR="00264B0C">
          <w:rPr>
            <w:noProof/>
            <w:webHidden/>
          </w:rPr>
          <w:fldChar w:fldCharType="separate"/>
        </w:r>
        <w:r w:rsidR="00264B0C">
          <w:rPr>
            <w:noProof/>
            <w:webHidden/>
          </w:rPr>
          <w:t>36</w:t>
        </w:r>
        <w:r w:rsidR="00264B0C">
          <w:rPr>
            <w:noProof/>
            <w:webHidden/>
          </w:rPr>
          <w:fldChar w:fldCharType="end"/>
        </w:r>
      </w:hyperlink>
    </w:p>
    <w:p w14:paraId="0AD61E04" w14:textId="03F3AABD"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40" w:history="1">
        <w:r w:rsidR="00264B0C" w:rsidRPr="00EF600D">
          <w:rPr>
            <w:rStyle w:val="Hyperlink"/>
            <w:noProof/>
          </w:rPr>
          <w:t>3.3</w:t>
        </w:r>
        <w:r w:rsidR="00264B0C">
          <w:rPr>
            <w:rFonts w:asciiTheme="minorHAnsi" w:eastAsiaTheme="minorEastAsia" w:hAnsiTheme="minorHAnsi" w:cstheme="minorBidi"/>
            <w:noProof/>
            <w:szCs w:val="24"/>
          </w:rPr>
          <w:tab/>
        </w:r>
        <w:r w:rsidR="00264B0C" w:rsidRPr="00EF600D">
          <w:rPr>
            <w:rStyle w:val="Hyperlink"/>
            <w:noProof/>
          </w:rPr>
          <w:t>Results</w:t>
        </w:r>
        <w:r w:rsidR="00264B0C">
          <w:rPr>
            <w:noProof/>
            <w:webHidden/>
          </w:rPr>
          <w:tab/>
        </w:r>
        <w:r w:rsidR="00264B0C">
          <w:rPr>
            <w:noProof/>
            <w:webHidden/>
          </w:rPr>
          <w:fldChar w:fldCharType="begin"/>
        </w:r>
        <w:r w:rsidR="00264B0C">
          <w:rPr>
            <w:noProof/>
            <w:webHidden/>
          </w:rPr>
          <w:instrText xml:space="preserve"> PAGEREF _Toc49865740 \h </w:instrText>
        </w:r>
        <w:r w:rsidR="00264B0C">
          <w:rPr>
            <w:noProof/>
            <w:webHidden/>
          </w:rPr>
        </w:r>
        <w:r w:rsidR="00264B0C">
          <w:rPr>
            <w:noProof/>
            <w:webHidden/>
          </w:rPr>
          <w:fldChar w:fldCharType="separate"/>
        </w:r>
        <w:r w:rsidR="00264B0C">
          <w:rPr>
            <w:noProof/>
            <w:webHidden/>
          </w:rPr>
          <w:t>36</w:t>
        </w:r>
        <w:r w:rsidR="00264B0C">
          <w:rPr>
            <w:noProof/>
            <w:webHidden/>
          </w:rPr>
          <w:fldChar w:fldCharType="end"/>
        </w:r>
      </w:hyperlink>
    </w:p>
    <w:p w14:paraId="534A333A" w14:textId="154604DA"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41" w:history="1">
        <w:r w:rsidR="00264B0C" w:rsidRPr="00EF600D">
          <w:rPr>
            <w:rStyle w:val="Hyperlink"/>
            <w:noProof/>
          </w:rPr>
          <w:t>3.3.1</w:t>
        </w:r>
        <w:r w:rsidR="00264B0C">
          <w:rPr>
            <w:rFonts w:asciiTheme="minorHAnsi" w:eastAsiaTheme="minorEastAsia" w:hAnsiTheme="minorHAnsi" w:cstheme="minorBidi"/>
            <w:noProof/>
            <w:szCs w:val="24"/>
          </w:rPr>
          <w:tab/>
        </w:r>
        <w:r w:rsidR="00264B0C" w:rsidRPr="00EF600D">
          <w:rPr>
            <w:rStyle w:val="Hyperlink"/>
            <w:noProof/>
          </w:rPr>
          <w:t>Environmental conditions</w:t>
        </w:r>
        <w:r w:rsidR="00264B0C">
          <w:rPr>
            <w:noProof/>
            <w:webHidden/>
          </w:rPr>
          <w:tab/>
        </w:r>
        <w:r w:rsidR="00264B0C">
          <w:rPr>
            <w:noProof/>
            <w:webHidden/>
          </w:rPr>
          <w:fldChar w:fldCharType="begin"/>
        </w:r>
        <w:r w:rsidR="00264B0C">
          <w:rPr>
            <w:noProof/>
            <w:webHidden/>
          </w:rPr>
          <w:instrText xml:space="preserve"> PAGEREF _Toc49865741 \h </w:instrText>
        </w:r>
        <w:r w:rsidR="00264B0C">
          <w:rPr>
            <w:noProof/>
            <w:webHidden/>
          </w:rPr>
        </w:r>
        <w:r w:rsidR="00264B0C">
          <w:rPr>
            <w:noProof/>
            <w:webHidden/>
          </w:rPr>
          <w:fldChar w:fldCharType="separate"/>
        </w:r>
        <w:r w:rsidR="00264B0C">
          <w:rPr>
            <w:noProof/>
            <w:webHidden/>
          </w:rPr>
          <w:t>36</w:t>
        </w:r>
        <w:r w:rsidR="00264B0C">
          <w:rPr>
            <w:noProof/>
            <w:webHidden/>
          </w:rPr>
          <w:fldChar w:fldCharType="end"/>
        </w:r>
      </w:hyperlink>
    </w:p>
    <w:p w14:paraId="609C259D" w14:textId="5C6E2833"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42" w:history="1">
        <w:r w:rsidR="00264B0C" w:rsidRPr="00EF600D">
          <w:rPr>
            <w:rStyle w:val="Hyperlink"/>
            <w:noProof/>
          </w:rPr>
          <w:t>3.3.2</w:t>
        </w:r>
        <w:r w:rsidR="00264B0C">
          <w:rPr>
            <w:rFonts w:asciiTheme="minorHAnsi" w:eastAsiaTheme="minorEastAsia" w:hAnsiTheme="minorHAnsi" w:cstheme="minorBidi"/>
            <w:noProof/>
            <w:szCs w:val="24"/>
          </w:rPr>
          <w:tab/>
        </w:r>
        <w:r w:rsidR="00264B0C" w:rsidRPr="00EF600D">
          <w:rPr>
            <w:rStyle w:val="Hyperlink"/>
            <w:noProof/>
          </w:rPr>
          <w:t>Zooplankton</w:t>
        </w:r>
        <w:r w:rsidR="00264B0C">
          <w:rPr>
            <w:noProof/>
            <w:webHidden/>
          </w:rPr>
          <w:tab/>
        </w:r>
        <w:r w:rsidR="00264B0C">
          <w:rPr>
            <w:noProof/>
            <w:webHidden/>
          </w:rPr>
          <w:fldChar w:fldCharType="begin"/>
        </w:r>
        <w:r w:rsidR="00264B0C">
          <w:rPr>
            <w:noProof/>
            <w:webHidden/>
          </w:rPr>
          <w:instrText xml:space="preserve"> PAGEREF _Toc49865742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615BE74D" w14:textId="0738DA8A"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43" w:history="1">
        <w:r w:rsidR="00264B0C" w:rsidRPr="00EF600D">
          <w:rPr>
            <w:rStyle w:val="Hyperlink"/>
            <w:noProof/>
          </w:rPr>
          <w:t>3.3.3</w:t>
        </w:r>
        <w:r w:rsidR="00264B0C">
          <w:rPr>
            <w:rFonts w:asciiTheme="minorHAnsi" w:eastAsiaTheme="minorEastAsia" w:hAnsiTheme="minorHAnsi" w:cstheme="minorBidi"/>
            <w:noProof/>
            <w:szCs w:val="24"/>
          </w:rPr>
          <w:tab/>
        </w:r>
        <w:r w:rsidR="00264B0C" w:rsidRPr="00EF600D">
          <w:rPr>
            <w:rStyle w:val="Hyperlink"/>
            <w:noProof/>
          </w:rPr>
          <w:t>Salmon diet composition</w:t>
        </w:r>
        <w:r w:rsidR="00264B0C">
          <w:rPr>
            <w:noProof/>
            <w:webHidden/>
          </w:rPr>
          <w:tab/>
        </w:r>
        <w:r w:rsidR="00264B0C">
          <w:rPr>
            <w:noProof/>
            <w:webHidden/>
          </w:rPr>
          <w:fldChar w:fldCharType="begin"/>
        </w:r>
        <w:r w:rsidR="00264B0C">
          <w:rPr>
            <w:noProof/>
            <w:webHidden/>
          </w:rPr>
          <w:instrText xml:space="preserve"> PAGEREF _Toc49865743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1DC56B10" w14:textId="600B04E4"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44" w:history="1">
        <w:r w:rsidR="00264B0C" w:rsidRPr="00EF600D">
          <w:rPr>
            <w:rStyle w:val="Hyperlink"/>
            <w:noProof/>
          </w:rPr>
          <w:t>3.3.4</w:t>
        </w:r>
        <w:r w:rsidR="00264B0C">
          <w:rPr>
            <w:rFonts w:asciiTheme="minorHAnsi" w:eastAsiaTheme="minorEastAsia" w:hAnsiTheme="minorHAnsi" w:cstheme="minorBidi"/>
            <w:noProof/>
            <w:szCs w:val="24"/>
          </w:rPr>
          <w:tab/>
        </w:r>
        <w:r w:rsidR="00264B0C" w:rsidRPr="00EF600D">
          <w:rPr>
            <w:rStyle w:val="Hyperlink"/>
            <w:noProof/>
          </w:rPr>
          <w:t>Salmon stomach fullness</w:t>
        </w:r>
        <w:r w:rsidR="00264B0C">
          <w:rPr>
            <w:noProof/>
            <w:webHidden/>
          </w:rPr>
          <w:tab/>
        </w:r>
        <w:r w:rsidR="00264B0C">
          <w:rPr>
            <w:noProof/>
            <w:webHidden/>
          </w:rPr>
          <w:fldChar w:fldCharType="begin"/>
        </w:r>
        <w:r w:rsidR="00264B0C">
          <w:rPr>
            <w:noProof/>
            <w:webHidden/>
          </w:rPr>
          <w:instrText xml:space="preserve"> PAGEREF _Toc49865744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39A9027B" w14:textId="764FF950"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45" w:history="1">
        <w:r w:rsidR="00264B0C" w:rsidRPr="00EF600D">
          <w:rPr>
            <w:rStyle w:val="Hyperlink"/>
            <w:noProof/>
          </w:rPr>
          <w:t>3.3.5</w:t>
        </w:r>
        <w:r w:rsidR="00264B0C">
          <w:rPr>
            <w:rFonts w:asciiTheme="minorHAnsi" w:eastAsiaTheme="minorEastAsia" w:hAnsiTheme="minorHAnsi" w:cstheme="minorBidi"/>
            <w:noProof/>
            <w:szCs w:val="24"/>
          </w:rPr>
          <w:tab/>
        </w:r>
        <w:r w:rsidR="00264B0C" w:rsidRPr="00EF600D">
          <w:rPr>
            <w:rStyle w:val="Hyperlink"/>
            <w:noProof/>
          </w:rPr>
          <w:t>Juvenile salmon condition</w:t>
        </w:r>
        <w:r w:rsidR="00264B0C">
          <w:rPr>
            <w:noProof/>
            <w:webHidden/>
          </w:rPr>
          <w:tab/>
        </w:r>
        <w:r w:rsidR="00264B0C">
          <w:rPr>
            <w:noProof/>
            <w:webHidden/>
          </w:rPr>
          <w:fldChar w:fldCharType="begin"/>
        </w:r>
        <w:r w:rsidR="00264B0C">
          <w:rPr>
            <w:noProof/>
            <w:webHidden/>
          </w:rPr>
          <w:instrText xml:space="preserve"> PAGEREF _Toc49865745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23D0EEF8" w14:textId="32EE2EF2"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46" w:history="1">
        <w:r w:rsidR="00264B0C" w:rsidRPr="00EF600D">
          <w:rPr>
            <w:rStyle w:val="Hyperlink"/>
            <w:noProof/>
          </w:rPr>
          <w:t>3.3.6</w:t>
        </w:r>
        <w:r w:rsidR="00264B0C">
          <w:rPr>
            <w:rFonts w:asciiTheme="minorHAnsi" w:eastAsiaTheme="minorEastAsia" w:hAnsiTheme="minorHAnsi" w:cstheme="minorBidi"/>
            <w:noProof/>
            <w:szCs w:val="24"/>
          </w:rPr>
          <w:tab/>
        </w:r>
        <w:r w:rsidR="00264B0C" w:rsidRPr="00EF600D">
          <w:rPr>
            <w:rStyle w:val="Hyperlink"/>
            <w:noProof/>
          </w:rPr>
          <w:t>Diet diversity of juvenile salmon</w:t>
        </w:r>
        <w:r w:rsidR="00264B0C">
          <w:rPr>
            <w:noProof/>
            <w:webHidden/>
          </w:rPr>
          <w:tab/>
        </w:r>
        <w:r w:rsidR="00264B0C">
          <w:rPr>
            <w:noProof/>
            <w:webHidden/>
          </w:rPr>
          <w:fldChar w:fldCharType="begin"/>
        </w:r>
        <w:r w:rsidR="00264B0C">
          <w:rPr>
            <w:noProof/>
            <w:webHidden/>
          </w:rPr>
          <w:instrText xml:space="preserve"> PAGEREF _Toc49865746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216C621C" w14:textId="74D4031D"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47" w:history="1">
        <w:r w:rsidR="00264B0C" w:rsidRPr="00EF600D">
          <w:rPr>
            <w:rStyle w:val="Hyperlink"/>
            <w:noProof/>
          </w:rPr>
          <w:t>3.4</w:t>
        </w:r>
        <w:r w:rsidR="00264B0C">
          <w:rPr>
            <w:rFonts w:asciiTheme="minorHAnsi" w:eastAsiaTheme="minorEastAsia" w:hAnsiTheme="minorHAnsi" w:cstheme="minorBidi"/>
            <w:noProof/>
            <w:szCs w:val="24"/>
          </w:rPr>
          <w:tab/>
        </w:r>
        <w:r w:rsidR="00264B0C" w:rsidRPr="00EF600D">
          <w:rPr>
            <w:rStyle w:val="Hyperlink"/>
            <w:noProof/>
          </w:rPr>
          <w:t>Discussion</w:t>
        </w:r>
        <w:r w:rsidR="00264B0C">
          <w:rPr>
            <w:noProof/>
            <w:webHidden/>
          </w:rPr>
          <w:tab/>
        </w:r>
        <w:r w:rsidR="00264B0C">
          <w:rPr>
            <w:noProof/>
            <w:webHidden/>
          </w:rPr>
          <w:fldChar w:fldCharType="begin"/>
        </w:r>
        <w:r w:rsidR="00264B0C">
          <w:rPr>
            <w:noProof/>
            <w:webHidden/>
          </w:rPr>
          <w:instrText xml:space="preserve"> PAGEREF _Toc49865747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55FC809F" w14:textId="24B6711A"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48" w:history="1">
        <w:r w:rsidR="00264B0C" w:rsidRPr="00EF600D">
          <w:rPr>
            <w:rStyle w:val="Hyperlink"/>
            <w:noProof/>
          </w:rPr>
          <w:t>3.4.1</w:t>
        </w:r>
        <w:r w:rsidR="00264B0C">
          <w:rPr>
            <w:rFonts w:asciiTheme="minorHAnsi" w:eastAsiaTheme="minorEastAsia" w:hAnsiTheme="minorHAnsi" w:cstheme="minorBidi"/>
            <w:noProof/>
            <w:szCs w:val="24"/>
          </w:rPr>
          <w:tab/>
        </w:r>
        <w:r w:rsidR="00264B0C" w:rsidRPr="00EF600D">
          <w:rPr>
            <w:rStyle w:val="Hyperlink"/>
            <w:noProof/>
          </w:rPr>
          <w:t>Seasonality and prey phenology</w:t>
        </w:r>
        <w:r w:rsidR="00264B0C">
          <w:rPr>
            <w:noProof/>
            <w:webHidden/>
          </w:rPr>
          <w:tab/>
        </w:r>
        <w:r w:rsidR="00264B0C">
          <w:rPr>
            <w:noProof/>
            <w:webHidden/>
          </w:rPr>
          <w:fldChar w:fldCharType="begin"/>
        </w:r>
        <w:r w:rsidR="00264B0C">
          <w:rPr>
            <w:noProof/>
            <w:webHidden/>
          </w:rPr>
          <w:instrText xml:space="preserve"> PAGEREF _Toc49865748 \h </w:instrText>
        </w:r>
        <w:r w:rsidR="00264B0C">
          <w:rPr>
            <w:noProof/>
            <w:webHidden/>
          </w:rPr>
        </w:r>
        <w:r w:rsidR="00264B0C">
          <w:rPr>
            <w:noProof/>
            <w:webHidden/>
          </w:rPr>
          <w:fldChar w:fldCharType="separate"/>
        </w:r>
        <w:r w:rsidR="00264B0C">
          <w:rPr>
            <w:noProof/>
            <w:webHidden/>
          </w:rPr>
          <w:t>38</w:t>
        </w:r>
        <w:r w:rsidR="00264B0C">
          <w:rPr>
            <w:noProof/>
            <w:webHidden/>
          </w:rPr>
          <w:fldChar w:fldCharType="end"/>
        </w:r>
      </w:hyperlink>
    </w:p>
    <w:p w14:paraId="52DF334B" w14:textId="7C820EDA"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49" w:history="1">
        <w:r w:rsidR="00264B0C" w:rsidRPr="00EF600D">
          <w:rPr>
            <w:rStyle w:val="Hyperlink"/>
            <w:noProof/>
          </w:rPr>
          <w:t>3.4.2</w:t>
        </w:r>
        <w:r w:rsidR="00264B0C">
          <w:rPr>
            <w:rFonts w:asciiTheme="minorHAnsi" w:eastAsiaTheme="minorEastAsia" w:hAnsiTheme="minorHAnsi" w:cstheme="minorBidi"/>
            <w:noProof/>
            <w:szCs w:val="24"/>
          </w:rPr>
          <w:tab/>
        </w:r>
        <w:r w:rsidR="00264B0C" w:rsidRPr="00EF600D">
          <w:rPr>
            <w:rStyle w:val="Hyperlink"/>
            <w:noProof/>
          </w:rPr>
          <w:t>Interannual variability</w:t>
        </w:r>
        <w:r w:rsidR="00264B0C">
          <w:rPr>
            <w:noProof/>
            <w:webHidden/>
          </w:rPr>
          <w:tab/>
        </w:r>
        <w:r w:rsidR="00264B0C">
          <w:rPr>
            <w:noProof/>
            <w:webHidden/>
          </w:rPr>
          <w:fldChar w:fldCharType="begin"/>
        </w:r>
        <w:r w:rsidR="00264B0C">
          <w:rPr>
            <w:noProof/>
            <w:webHidden/>
          </w:rPr>
          <w:instrText xml:space="preserve"> PAGEREF _Toc49865749 \h </w:instrText>
        </w:r>
        <w:r w:rsidR="00264B0C">
          <w:rPr>
            <w:noProof/>
            <w:webHidden/>
          </w:rPr>
        </w:r>
        <w:r w:rsidR="00264B0C">
          <w:rPr>
            <w:noProof/>
            <w:webHidden/>
          </w:rPr>
          <w:fldChar w:fldCharType="separate"/>
        </w:r>
        <w:r w:rsidR="00264B0C">
          <w:rPr>
            <w:noProof/>
            <w:webHidden/>
          </w:rPr>
          <w:t>38</w:t>
        </w:r>
        <w:r w:rsidR="00264B0C">
          <w:rPr>
            <w:noProof/>
            <w:webHidden/>
          </w:rPr>
          <w:fldChar w:fldCharType="end"/>
        </w:r>
      </w:hyperlink>
    </w:p>
    <w:p w14:paraId="57BFB4CA" w14:textId="11B30C80"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50" w:history="1">
        <w:r w:rsidR="00264B0C" w:rsidRPr="00EF600D">
          <w:rPr>
            <w:rStyle w:val="Hyperlink"/>
            <w:noProof/>
          </w:rPr>
          <w:t>3.4.3</w:t>
        </w:r>
        <w:r w:rsidR="00264B0C">
          <w:rPr>
            <w:rFonts w:asciiTheme="minorHAnsi" w:eastAsiaTheme="minorEastAsia" w:hAnsiTheme="minorHAnsi" w:cstheme="minorBidi"/>
            <w:noProof/>
            <w:szCs w:val="24"/>
          </w:rPr>
          <w:tab/>
        </w:r>
        <w:r w:rsidR="00264B0C" w:rsidRPr="00EF600D">
          <w:rPr>
            <w:rStyle w:val="Hyperlink"/>
            <w:noProof/>
          </w:rPr>
          <w:t>Predator and prey sizes</w:t>
        </w:r>
        <w:r w:rsidR="00264B0C">
          <w:rPr>
            <w:noProof/>
            <w:webHidden/>
          </w:rPr>
          <w:tab/>
        </w:r>
        <w:r w:rsidR="00264B0C">
          <w:rPr>
            <w:noProof/>
            <w:webHidden/>
          </w:rPr>
          <w:fldChar w:fldCharType="begin"/>
        </w:r>
        <w:r w:rsidR="00264B0C">
          <w:rPr>
            <w:noProof/>
            <w:webHidden/>
          </w:rPr>
          <w:instrText xml:space="preserve"> PAGEREF _Toc49865750 \h </w:instrText>
        </w:r>
        <w:r w:rsidR="00264B0C">
          <w:rPr>
            <w:noProof/>
            <w:webHidden/>
          </w:rPr>
        </w:r>
        <w:r w:rsidR="00264B0C">
          <w:rPr>
            <w:noProof/>
            <w:webHidden/>
          </w:rPr>
          <w:fldChar w:fldCharType="separate"/>
        </w:r>
        <w:r w:rsidR="00264B0C">
          <w:rPr>
            <w:noProof/>
            <w:webHidden/>
          </w:rPr>
          <w:t>38</w:t>
        </w:r>
        <w:r w:rsidR="00264B0C">
          <w:rPr>
            <w:noProof/>
            <w:webHidden/>
          </w:rPr>
          <w:fldChar w:fldCharType="end"/>
        </w:r>
      </w:hyperlink>
    </w:p>
    <w:p w14:paraId="70877C7A" w14:textId="4BEB10B0" w:rsidR="00264B0C" w:rsidRDefault="005612E0">
      <w:pPr>
        <w:pStyle w:val="TOC3"/>
        <w:tabs>
          <w:tab w:val="left" w:pos="1440"/>
          <w:tab w:val="right" w:leader="dot" w:pos="9350"/>
        </w:tabs>
        <w:rPr>
          <w:rFonts w:asciiTheme="minorHAnsi" w:eastAsiaTheme="minorEastAsia" w:hAnsiTheme="minorHAnsi" w:cstheme="minorBidi"/>
          <w:noProof/>
          <w:szCs w:val="24"/>
        </w:rPr>
      </w:pPr>
      <w:hyperlink w:anchor="_Toc49865751" w:history="1">
        <w:r w:rsidR="00264B0C" w:rsidRPr="00EF600D">
          <w:rPr>
            <w:rStyle w:val="Hyperlink"/>
            <w:noProof/>
          </w:rPr>
          <w:t>3.4.4</w:t>
        </w:r>
        <w:r w:rsidR="00264B0C">
          <w:rPr>
            <w:rFonts w:asciiTheme="minorHAnsi" w:eastAsiaTheme="minorEastAsia" w:hAnsiTheme="minorHAnsi" w:cstheme="minorBidi"/>
            <w:noProof/>
            <w:szCs w:val="24"/>
          </w:rPr>
          <w:tab/>
        </w:r>
        <w:r w:rsidR="00264B0C" w:rsidRPr="00EF600D">
          <w:rPr>
            <w:rStyle w:val="Hyperlink"/>
            <w:noProof/>
          </w:rPr>
          <w:t>Salmon trophic interactions</w:t>
        </w:r>
        <w:r w:rsidR="00264B0C">
          <w:rPr>
            <w:noProof/>
            <w:webHidden/>
          </w:rPr>
          <w:tab/>
        </w:r>
        <w:r w:rsidR="00264B0C">
          <w:rPr>
            <w:noProof/>
            <w:webHidden/>
          </w:rPr>
          <w:fldChar w:fldCharType="begin"/>
        </w:r>
        <w:r w:rsidR="00264B0C">
          <w:rPr>
            <w:noProof/>
            <w:webHidden/>
          </w:rPr>
          <w:instrText xml:space="preserve"> PAGEREF _Toc49865751 \h </w:instrText>
        </w:r>
        <w:r w:rsidR="00264B0C">
          <w:rPr>
            <w:noProof/>
            <w:webHidden/>
          </w:rPr>
        </w:r>
        <w:r w:rsidR="00264B0C">
          <w:rPr>
            <w:noProof/>
            <w:webHidden/>
          </w:rPr>
          <w:fldChar w:fldCharType="separate"/>
        </w:r>
        <w:r w:rsidR="00264B0C">
          <w:rPr>
            <w:noProof/>
            <w:webHidden/>
          </w:rPr>
          <w:t>38</w:t>
        </w:r>
        <w:r w:rsidR="00264B0C">
          <w:rPr>
            <w:noProof/>
            <w:webHidden/>
          </w:rPr>
          <w:fldChar w:fldCharType="end"/>
        </w:r>
      </w:hyperlink>
    </w:p>
    <w:p w14:paraId="18BF3F05" w14:textId="44DDF634"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52" w:history="1">
        <w:r w:rsidR="00264B0C" w:rsidRPr="00EF600D">
          <w:rPr>
            <w:rStyle w:val="Hyperlink"/>
            <w:noProof/>
          </w:rPr>
          <w:t>3.5</w:t>
        </w:r>
        <w:r w:rsidR="00264B0C">
          <w:rPr>
            <w:rFonts w:asciiTheme="minorHAnsi" w:eastAsiaTheme="minorEastAsia" w:hAnsiTheme="minorHAnsi" w:cstheme="minorBidi"/>
            <w:noProof/>
            <w:szCs w:val="24"/>
          </w:rPr>
          <w:tab/>
        </w:r>
        <w:r w:rsidR="00264B0C" w:rsidRPr="00EF600D">
          <w:rPr>
            <w:rStyle w:val="Hyperlink"/>
            <w:noProof/>
          </w:rPr>
          <w:t>Conclusion</w:t>
        </w:r>
        <w:r w:rsidR="00264B0C">
          <w:rPr>
            <w:noProof/>
            <w:webHidden/>
          </w:rPr>
          <w:tab/>
        </w:r>
        <w:r w:rsidR="00264B0C">
          <w:rPr>
            <w:noProof/>
            <w:webHidden/>
          </w:rPr>
          <w:fldChar w:fldCharType="begin"/>
        </w:r>
        <w:r w:rsidR="00264B0C">
          <w:rPr>
            <w:noProof/>
            <w:webHidden/>
          </w:rPr>
          <w:instrText xml:space="preserve"> PAGEREF _Toc49865752 \h </w:instrText>
        </w:r>
        <w:r w:rsidR="00264B0C">
          <w:rPr>
            <w:noProof/>
            <w:webHidden/>
          </w:rPr>
        </w:r>
        <w:r w:rsidR="00264B0C">
          <w:rPr>
            <w:noProof/>
            <w:webHidden/>
          </w:rPr>
          <w:fldChar w:fldCharType="separate"/>
        </w:r>
        <w:r w:rsidR="00264B0C">
          <w:rPr>
            <w:noProof/>
            <w:webHidden/>
          </w:rPr>
          <w:t>38</w:t>
        </w:r>
        <w:r w:rsidR="00264B0C">
          <w:rPr>
            <w:noProof/>
            <w:webHidden/>
          </w:rPr>
          <w:fldChar w:fldCharType="end"/>
        </w:r>
      </w:hyperlink>
    </w:p>
    <w:p w14:paraId="7BE16F77" w14:textId="075A0EFD"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53" w:history="1">
        <w:r w:rsidR="00264B0C" w:rsidRPr="00EF600D">
          <w:rPr>
            <w:rStyle w:val="Hyperlink"/>
            <w:noProof/>
          </w:rPr>
          <w:t>3.6</w:t>
        </w:r>
        <w:r w:rsidR="00264B0C">
          <w:rPr>
            <w:rFonts w:asciiTheme="minorHAnsi" w:eastAsiaTheme="minorEastAsia" w:hAnsiTheme="minorHAnsi" w:cstheme="minorBidi"/>
            <w:noProof/>
            <w:szCs w:val="24"/>
          </w:rPr>
          <w:tab/>
        </w:r>
        <w:r w:rsidR="00264B0C" w:rsidRPr="00EF600D">
          <w:rPr>
            <w:rStyle w:val="Hyperlink"/>
            <w:noProof/>
          </w:rPr>
          <w:t>Tables</w:t>
        </w:r>
        <w:r w:rsidR="00264B0C">
          <w:rPr>
            <w:noProof/>
            <w:webHidden/>
          </w:rPr>
          <w:tab/>
        </w:r>
        <w:r w:rsidR="00264B0C">
          <w:rPr>
            <w:noProof/>
            <w:webHidden/>
          </w:rPr>
          <w:fldChar w:fldCharType="begin"/>
        </w:r>
        <w:r w:rsidR="00264B0C">
          <w:rPr>
            <w:noProof/>
            <w:webHidden/>
          </w:rPr>
          <w:instrText xml:space="preserve"> PAGEREF _Toc49865753 \h </w:instrText>
        </w:r>
        <w:r w:rsidR="00264B0C">
          <w:rPr>
            <w:noProof/>
            <w:webHidden/>
          </w:rPr>
        </w:r>
        <w:r w:rsidR="00264B0C">
          <w:rPr>
            <w:noProof/>
            <w:webHidden/>
          </w:rPr>
          <w:fldChar w:fldCharType="separate"/>
        </w:r>
        <w:r w:rsidR="00264B0C">
          <w:rPr>
            <w:noProof/>
            <w:webHidden/>
          </w:rPr>
          <w:t>39</w:t>
        </w:r>
        <w:r w:rsidR="00264B0C">
          <w:rPr>
            <w:noProof/>
            <w:webHidden/>
          </w:rPr>
          <w:fldChar w:fldCharType="end"/>
        </w:r>
      </w:hyperlink>
    </w:p>
    <w:p w14:paraId="127E2178" w14:textId="45DFC027"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54" w:history="1">
        <w:r w:rsidR="00264B0C" w:rsidRPr="00EF600D">
          <w:rPr>
            <w:rStyle w:val="Hyperlink"/>
            <w:noProof/>
          </w:rPr>
          <w:t>3.7</w:t>
        </w:r>
        <w:r w:rsidR="00264B0C">
          <w:rPr>
            <w:rFonts w:asciiTheme="minorHAnsi" w:eastAsiaTheme="minorEastAsia" w:hAnsiTheme="minorHAnsi" w:cstheme="minorBidi"/>
            <w:noProof/>
            <w:szCs w:val="24"/>
          </w:rPr>
          <w:tab/>
        </w:r>
        <w:r w:rsidR="00264B0C" w:rsidRPr="00EF600D">
          <w:rPr>
            <w:rStyle w:val="Hyperlink"/>
            <w:noProof/>
          </w:rPr>
          <w:t>Figures</w:t>
        </w:r>
        <w:r w:rsidR="00264B0C">
          <w:rPr>
            <w:noProof/>
            <w:webHidden/>
          </w:rPr>
          <w:tab/>
        </w:r>
        <w:r w:rsidR="00264B0C">
          <w:rPr>
            <w:noProof/>
            <w:webHidden/>
          </w:rPr>
          <w:fldChar w:fldCharType="begin"/>
        </w:r>
        <w:r w:rsidR="00264B0C">
          <w:rPr>
            <w:noProof/>
            <w:webHidden/>
          </w:rPr>
          <w:instrText xml:space="preserve"> PAGEREF _Toc49865754 \h </w:instrText>
        </w:r>
        <w:r w:rsidR="00264B0C">
          <w:rPr>
            <w:noProof/>
            <w:webHidden/>
          </w:rPr>
        </w:r>
        <w:r w:rsidR="00264B0C">
          <w:rPr>
            <w:noProof/>
            <w:webHidden/>
          </w:rPr>
          <w:fldChar w:fldCharType="separate"/>
        </w:r>
        <w:r w:rsidR="00264B0C">
          <w:rPr>
            <w:noProof/>
            <w:webHidden/>
          </w:rPr>
          <w:t>43</w:t>
        </w:r>
        <w:r w:rsidR="00264B0C">
          <w:rPr>
            <w:noProof/>
            <w:webHidden/>
          </w:rPr>
          <w:fldChar w:fldCharType="end"/>
        </w:r>
      </w:hyperlink>
    </w:p>
    <w:p w14:paraId="0BD6A82D" w14:textId="0726E7B2" w:rsidR="00264B0C" w:rsidRDefault="005612E0">
      <w:pPr>
        <w:pStyle w:val="TOC1"/>
        <w:rPr>
          <w:rFonts w:asciiTheme="minorHAnsi" w:eastAsiaTheme="minorEastAsia" w:hAnsiTheme="minorHAnsi" w:cstheme="minorBidi"/>
          <w:b w:val="0"/>
          <w:noProof/>
        </w:rPr>
      </w:pPr>
      <w:hyperlink w:anchor="_Toc49865755" w:history="1">
        <w:r w:rsidR="00264B0C" w:rsidRPr="00EF600D">
          <w:rPr>
            <w:rStyle w:val="Hyperlink"/>
            <w:noProof/>
          </w:rPr>
          <w:t>Chapter 4: Conclusion</w:t>
        </w:r>
        <w:r w:rsidR="00264B0C">
          <w:rPr>
            <w:noProof/>
            <w:webHidden/>
          </w:rPr>
          <w:tab/>
        </w:r>
        <w:r w:rsidR="00264B0C">
          <w:rPr>
            <w:noProof/>
            <w:webHidden/>
          </w:rPr>
          <w:fldChar w:fldCharType="begin"/>
        </w:r>
        <w:r w:rsidR="00264B0C">
          <w:rPr>
            <w:noProof/>
            <w:webHidden/>
          </w:rPr>
          <w:instrText xml:space="preserve"> PAGEREF _Toc49865755 \h </w:instrText>
        </w:r>
        <w:r w:rsidR="00264B0C">
          <w:rPr>
            <w:noProof/>
            <w:webHidden/>
          </w:rPr>
        </w:r>
        <w:r w:rsidR="00264B0C">
          <w:rPr>
            <w:noProof/>
            <w:webHidden/>
          </w:rPr>
          <w:fldChar w:fldCharType="separate"/>
        </w:r>
        <w:r w:rsidR="00264B0C">
          <w:rPr>
            <w:noProof/>
            <w:webHidden/>
          </w:rPr>
          <w:t>51</w:t>
        </w:r>
        <w:r w:rsidR="00264B0C">
          <w:rPr>
            <w:noProof/>
            <w:webHidden/>
          </w:rPr>
          <w:fldChar w:fldCharType="end"/>
        </w:r>
      </w:hyperlink>
    </w:p>
    <w:p w14:paraId="44FE86F0" w14:textId="28EE886C"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56" w:history="1">
        <w:r w:rsidR="00264B0C" w:rsidRPr="00EF600D">
          <w:rPr>
            <w:rStyle w:val="Hyperlink"/>
            <w:noProof/>
          </w:rPr>
          <w:t>4.1</w:t>
        </w:r>
        <w:r w:rsidR="00264B0C">
          <w:rPr>
            <w:rFonts w:asciiTheme="minorHAnsi" w:eastAsiaTheme="minorEastAsia" w:hAnsiTheme="minorHAnsi" w:cstheme="minorBidi"/>
            <w:noProof/>
            <w:szCs w:val="24"/>
          </w:rPr>
          <w:tab/>
        </w:r>
        <w:r w:rsidR="00264B0C" w:rsidRPr="00EF600D">
          <w:rPr>
            <w:rStyle w:val="Hyperlink"/>
            <w:noProof/>
          </w:rPr>
          <w:t>Knowledge gap of juvenile pink and chum salmon competition</w:t>
        </w:r>
        <w:r w:rsidR="00264B0C">
          <w:rPr>
            <w:noProof/>
            <w:webHidden/>
          </w:rPr>
          <w:tab/>
        </w:r>
        <w:r w:rsidR="00264B0C">
          <w:rPr>
            <w:noProof/>
            <w:webHidden/>
          </w:rPr>
          <w:fldChar w:fldCharType="begin"/>
        </w:r>
        <w:r w:rsidR="00264B0C">
          <w:rPr>
            <w:noProof/>
            <w:webHidden/>
          </w:rPr>
          <w:instrText xml:space="preserve"> PAGEREF _Toc49865756 \h </w:instrText>
        </w:r>
        <w:r w:rsidR="00264B0C">
          <w:rPr>
            <w:noProof/>
            <w:webHidden/>
          </w:rPr>
        </w:r>
        <w:r w:rsidR="00264B0C">
          <w:rPr>
            <w:noProof/>
            <w:webHidden/>
          </w:rPr>
          <w:fldChar w:fldCharType="separate"/>
        </w:r>
        <w:r w:rsidR="00264B0C">
          <w:rPr>
            <w:noProof/>
            <w:webHidden/>
          </w:rPr>
          <w:t>51</w:t>
        </w:r>
        <w:r w:rsidR="00264B0C">
          <w:rPr>
            <w:noProof/>
            <w:webHidden/>
          </w:rPr>
          <w:fldChar w:fldCharType="end"/>
        </w:r>
      </w:hyperlink>
    </w:p>
    <w:p w14:paraId="738B6EB0" w14:textId="1417473F"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57" w:history="1">
        <w:r w:rsidR="00264B0C" w:rsidRPr="00EF600D">
          <w:rPr>
            <w:rStyle w:val="Hyperlink"/>
            <w:noProof/>
          </w:rPr>
          <w:t>4.2</w:t>
        </w:r>
        <w:r w:rsidR="00264B0C">
          <w:rPr>
            <w:rFonts w:asciiTheme="minorHAnsi" w:eastAsiaTheme="minorEastAsia" w:hAnsiTheme="minorHAnsi" w:cstheme="minorBidi"/>
            <w:noProof/>
            <w:szCs w:val="24"/>
          </w:rPr>
          <w:tab/>
        </w:r>
        <w:r w:rsidR="00264B0C" w:rsidRPr="00EF600D">
          <w:rPr>
            <w:rStyle w:val="Hyperlink"/>
            <w:noProof/>
          </w:rPr>
          <w:t>Diets of juvenile pink and chum salmon in contrasting foraging conditions</w:t>
        </w:r>
        <w:r w:rsidR="00264B0C">
          <w:rPr>
            <w:noProof/>
            <w:webHidden/>
          </w:rPr>
          <w:tab/>
        </w:r>
        <w:r w:rsidR="00264B0C">
          <w:rPr>
            <w:noProof/>
            <w:webHidden/>
          </w:rPr>
          <w:fldChar w:fldCharType="begin"/>
        </w:r>
        <w:r w:rsidR="00264B0C">
          <w:rPr>
            <w:noProof/>
            <w:webHidden/>
          </w:rPr>
          <w:instrText xml:space="preserve"> PAGEREF _Toc49865757 \h </w:instrText>
        </w:r>
        <w:r w:rsidR="00264B0C">
          <w:rPr>
            <w:noProof/>
            <w:webHidden/>
          </w:rPr>
        </w:r>
        <w:r w:rsidR="00264B0C">
          <w:rPr>
            <w:noProof/>
            <w:webHidden/>
          </w:rPr>
          <w:fldChar w:fldCharType="separate"/>
        </w:r>
        <w:r w:rsidR="00264B0C">
          <w:rPr>
            <w:noProof/>
            <w:webHidden/>
          </w:rPr>
          <w:t>51</w:t>
        </w:r>
        <w:r w:rsidR="00264B0C">
          <w:rPr>
            <w:noProof/>
            <w:webHidden/>
          </w:rPr>
          <w:fldChar w:fldCharType="end"/>
        </w:r>
      </w:hyperlink>
    </w:p>
    <w:p w14:paraId="47225D68" w14:textId="18AB07F6"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58" w:history="1">
        <w:r w:rsidR="00264B0C" w:rsidRPr="00EF600D">
          <w:rPr>
            <w:rStyle w:val="Hyperlink"/>
            <w:noProof/>
          </w:rPr>
          <w:t>4.3</w:t>
        </w:r>
        <w:r w:rsidR="00264B0C">
          <w:rPr>
            <w:rFonts w:asciiTheme="minorHAnsi" w:eastAsiaTheme="minorEastAsia" w:hAnsiTheme="minorHAnsi" w:cstheme="minorBidi"/>
            <w:noProof/>
            <w:szCs w:val="24"/>
          </w:rPr>
          <w:tab/>
        </w:r>
        <w:r w:rsidR="00264B0C" w:rsidRPr="00EF600D">
          <w:rPr>
            <w:rStyle w:val="Hyperlink"/>
            <w:noProof/>
          </w:rPr>
          <w:t>Trophic interactions of pink and chum salmon during outmigration</w:t>
        </w:r>
        <w:r w:rsidR="00264B0C">
          <w:rPr>
            <w:noProof/>
            <w:webHidden/>
          </w:rPr>
          <w:tab/>
        </w:r>
        <w:r w:rsidR="00264B0C">
          <w:rPr>
            <w:noProof/>
            <w:webHidden/>
          </w:rPr>
          <w:fldChar w:fldCharType="begin"/>
        </w:r>
        <w:r w:rsidR="00264B0C">
          <w:rPr>
            <w:noProof/>
            <w:webHidden/>
          </w:rPr>
          <w:instrText xml:space="preserve"> PAGEREF _Toc49865758 \h </w:instrText>
        </w:r>
        <w:r w:rsidR="00264B0C">
          <w:rPr>
            <w:noProof/>
            <w:webHidden/>
          </w:rPr>
        </w:r>
        <w:r w:rsidR="00264B0C">
          <w:rPr>
            <w:noProof/>
            <w:webHidden/>
          </w:rPr>
          <w:fldChar w:fldCharType="separate"/>
        </w:r>
        <w:r w:rsidR="00264B0C">
          <w:rPr>
            <w:noProof/>
            <w:webHidden/>
          </w:rPr>
          <w:t>51</w:t>
        </w:r>
        <w:r w:rsidR="00264B0C">
          <w:rPr>
            <w:noProof/>
            <w:webHidden/>
          </w:rPr>
          <w:fldChar w:fldCharType="end"/>
        </w:r>
      </w:hyperlink>
    </w:p>
    <w:p w14:paraId="0C664835" w14:textId="2C671C5B" w:rsidR="00264B0C" w:rsidRDefault="005612E0">
      <w:pPr>
        <w:pStyle w:val="TOC2"/>
        <w:tabs>
          <w:tab w:val="left" w:pos="960"/>
          <w:tab w:val="right" w:leader="dot" w:pos="9350"/>
        </w:tabs>
        <w:rPr>
          <w:rFonts w:asciiTheme="minorHAnsi" w:eastAsiaTheme="minorEastAsia" w:hAnsiTheme="minorHAnsi" w:cstheme="minorBidi"/>
          <w:noProof/>
          <w:szCs w:val="24"/>
        </w:rPr>
      </w:pPr>
      <w:hyperlink w:anchor="_Toc49865759" w:history="1">
        <w:r w:rsidR="00264B0C" w:rsidRPr="00EF600D">
          <w:rPr>
            <w:rStyle w:val="Hyperlink"/>
            <w:noProof/>
          </w:rPr>
          <w:t>4.4</w:t>
        </w:r>
        <w:r w:rsidR="00264B0C">
          <w:rPr>
            <w:rFonts w:asciiTheme="minorHAnsi" w:eastAsiaTheme="minorEastAsia" w:hAnsiTheme="minorHAnsi" w:cstheme="minorBidi"/>
            <w:noProof/>
            <w:szCs w:val="24"/>
          </w:rPr>
          <w:tab/>
        </w:r>
        <w:r w:rsidR="00264B0C" w:rsidRPr="00EF600D">
          <w:rPr>
            <w:rStyle w:val="Hyperlink"/>
            <w:noProof/>
          </w:rPr>
          <w:t>Pink and chum salmon as ecosystem indicators</w:t>
        </w:r>
        <w:r w:rsidR="00264B0C">
          <w:rPr>
            <w:noProof/>
            <w:webHidden/>
          </w:rPr>
          <w:tab/>
        </w:r>
        <w:r w:rsidR="00264B0C">
          <w:rPr>
            <w:noProof/>
            <w:webHidden/>
          </w:rPr>
          <w:fldChar w:fldCharType="begin"/>
        </w:r>
        <w:r w:rsidR="00264B0C">
          <w:rPr>
            <w:noProof/>
            <w:webHidden/>
          </w:rPr>
          <w:instrText xml:space="preserve"> PAGEREF _Toc49865759 \h </w:instrText>
        </w:r>
        <w:r w:rsidR="00264B0C">
          <w:rPr>
            <w:noProof/>
            <w:webHidden/>
          </w:rPr>
        </w:r>
        <w:r w:rsidR="00264B0C">
          <w:rPr>
            <w:noProof/>
            <w:webHidden/>
          </w:rPr>
          <w:fldChar w:fldCharType="separate"/>
        </w:r>
        <w:r w:rsidR="00264B0C">
          <w:rPr>
            <w:noProof/>
            <w:webHidden/>
          </w:rPr>
          <w:t>51</w:t>
        </w:r>
        <w:r w:rsidR="00264B0C">
          <w:rPr>
            <w:noProof/>
            <w:webHidden/>
          </w:rPr>
          <w:fldChar w:fldCharType="end"/>
        </w:r>
      </w:hyperlink>
    </w:p>
    <w:p w14:paraId="4AECE289" w14:textId="278EFC8C" w:rsidR="00264B0C" w:rsidRDefault="005612E0">
      <w:pPr>
        <w:pStyle w:val="TOC1"/>
        <w:rPr>
          <w:rFonts w:asciiTheme="minorHAnsi" w:eastAsiaTheme="minorEastAsia" w:hAnsiTheme="minorHAnsi" w:cstheme="minorBidi"/>
          <w:b w:val="0"/>
          <w:noProof/>
        </w:rPr>
      </w:pPr>
      <w:hyperlink w:anchor="_Toc49865760" w:history="1">
        <w:r w:rsidR="00264B0C" w:rsidRPr="00EF600D">
          <w:rPr>
            <w:rStyle w:val="Hyperlink"/>
            <w:noProof/>
          </w:rPr>
          <w:t>References</w:t>
        </w:r>
        <w:r w:rsidR="00264B0C">
          <w:rPr>
            <w:noProof/>
            <w:webHidden/>
          </w:rPr>
          <w:tab/>
        </w:r>
        <w:r w:rsidR="00264B0C">
          <w:rPr>
            <w:noProof/>
            <w:webHidden/>
          </w:rPr>
          <w:fldChar w:fldCharType="begin"/>
        </w:r>
        <w:r w:rsidR="00264B0C">
          <w:rPr>
            <w:noProof/>
            <w:webHidden/>
          </w:rPr>
          <w:instrText xml:space="preserve"> PAGEREF _Toc49865760 \h </w:instrText>
        </w:r>
        <w:r w:rsidR="00264B0C">
          <w:rPr>
            <w:noProof/>
            <w:webHidden/>
          </w:rPr>
        </w:r>
        <w:r w:rsidR="00264B0C">
          <w:rPr>
            <w:noProof/>
            <w:webHidden/>
          </w:rPr>
          <w:fldChar w:fldCharType="separate"/>
        </w:r>
        <w:r w:rsidR="00264B0C">
          <w:rPr>
            <w:noProof/>
            <w:webHidden/>
          </w:rPr>
          <w:t>52</w:t>
        </w:r>
        <w:r w:rsidR="00264B0C">
          <w:rPr>
            <w:noProof/>
            <w:webHidden/>
          </w:rPr>
          <w:fldChar w:fldCharType="end"/>
        </w:r>
      </w:hyperlink>
    </w:p>
    <w:p w14:paraId="7CBB6DF8" w14:textId="588ADE68" w:rsidR="00264B0C" w:rsidRDefault="005612E0">
      <w:pPr>
        <w:pStyle w:val="TOC1"/>
        <w:rPr>
          <w:rFonts w:asciiTheme="minorHAnsi" w:eastAsiaTheme="minorEastAsia" w:hAnsiTheme="minorHAnsi" w:cstheme="minorBidi"/>
          <w:b w:val="0"/>
          <w:noProof/>
        </w:rPr>
      </w:pPr>
      <w:hyperlink w:anchor="_Toc49865761" w:history="1">
        <w:r w:rsidR="00264B0C" w:rsidRPr="00EF600D">
          <w:rPr>
            <w:rStyle w:val="Hyperlink"/>
            <w:noProof/>
          </w:rPr>
          <w:t>Appendix</w:t>
        </w:r>
        <w:r w:rsidR="00264B0C">
          <w:rPr>
            <w:noProof/>
            <w:webHidden/>
          </w:rPr>
          <w:tab/>
        </w:r>
        <w:r w:rsidR="00264B0C">
          <w:rPr>
            <w:noProof/>
            <w:webHidden/>
          </w:rPr>
          <w:fldChar w:fldCharType="begin"/>
        </w:r>
        <w:r w:rsidR="00264B0C">
          <w:rPr>
            <w:noProof/>
            <w:webHidden/>
          </w:rPr>
          <w:instrText xml:space="preserve"> PAGEREF _Toc49865761 \h </w:instrText>
        </w:r>
        <w:r w:rsidR="00264B0C">
          <w:rPr>
            <w:noProof/>
            <w:webHidden/>
          </w:rPr>
        </w:r>
        <w:r w:rsidR="00264B0C">
          <w:rPr>
            <w:noProof/>
            <w:webHidden/>
          </w:rPr>
          <w:fldChar w:fldCharType="separate"/>
        </w:r>
        <w:r w:rsidR="00264B0C">
          <w:rPr>
            <w:noProof/>
            <w:webHidden/>
          </w:rPr>
          <w:t>61</w:t>
        </w:r>
        <w:r w:rsidR="00264B0C">
          <w:rPr>
            <w:noProof/>
            <w:webHidden/>
          </w:rPr>
          <w:fldChar w:fldCharType="end"/>
        </w:r>
      </w:hyperlink>
    </w:p>
    <w:p w14:paraId="2D7493FC" w14:textId="3D76B8E2" w:rsidR="00194981" w:rsidRPr="00EB46DF" w:rsidRDefault="00E83CE1" w:rsidP="00194981">
      <w:pPr>
        <w:rPr>
          <w:rFonts w:cs="Times New Roman"/>
        </w:rPr>
      </w:pPr>
      <w:r>
        <w:rPr>
          <w:rFonts w:eastAsia="Cambria" w:cs="Times New Roman"/>
          <w:b/>
        </w:rPr>
        <w:fldChar w:fldCharType="end"/>
      </w:r>
    </w:p>
    <w:p w14:paraId="53284E2E" w14:textId="597E0676" w:rsidR="005A57A4" w:rsidRDefault="005A57A4">
      <w:pPr>
        <w:rPr>
          <w:rFonts w:cs="Times New Roman"/>
        </w:rPr>
      </w:pPr>
    </w:p>
    <w:p w14:paraId="6D086767" w14:textId="77777777" w:rsidR="00DB463E" w:rsidRPr="00EB46DF" w:rsidRDefault="00DB463E">
      <w:pPr>
        <w:rPr>
          <w:rFonts w:cs="Times New Roman"/>
        </w:rPr>
      </w:pPr>
    </w:p>
    <w:p w14:paraId="1189A9E0" w14:textId="619DE86A" w:rsidR="00EB46DF" w:rsidRDefault="00EB46DF" w:rsidP="00EB46DF">
      <w:pPr>
        <w:pStyle w:val="Heading1"/>
        <w:numPr>
          <w:ilvl w:val="0"/>
          <w:numId w:val="0"/>
        </w:numPr>
      </w:pPr>
      <w:bookmarkStart w:id="8" w:name="_Toc49865704"/>
      <w:r w:rsidRPr="00987FD4">
        <w:t>List of Tables</w:t>
      </w:r>
      <w:bookmarkEnd w:id="8"/>
    </w:p>
    <w:p w14:paraId="67C541EE" w14:textId="75FFD9FC" w:rsidR="00EB46DF" w:rsidRDefault="00EB46DF" w:rsidP="0015282A">
      <w:pPr>
        <w:pStyle w:val="TableofFigures"/>
      </w:pPr>
    </w:p>
    <w:p w14:paraId="0598AAFE" w14:textId="61E241D4" w:rsidR="00264B0C"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49865834" w:history="1">
        <w:r w:rsidR="00264B0C" w:rsidRPr="00F03BF2">
          <w:rPr>
            <w:rStyle w:val="Hyperlink"/>
            <w:noProof/>
          </w:rPr>
          <w:t>Table 2.1 Survey dates, salmon sample sizes, dates, environmental surface data, and zooplankton biomass by size fraction.</w:t>
        </w:r>
        <w:r w:rsidR="00264B0C">
          <w:rPr>
            <w:noProof/>
            <w:webHidden/>
          </w:rPr>
          <w:tab/>
        </w:r>
        <w:r w:rsidR="00264B0C">
          <w:rPr>
            <w:noProof/>
            <w:webHidden/>
          </w:rPr>
          <w:fldChar w:fldCharType="begin"/>
        </w:r>
        <w:r w:rsidR="00264B0C">
          <w:rPr>
            <w:noProof/>
            <w:webHidden/>
          </w:rPr>
          <w:instrText xml:space="preserve"> PAGEREF _Toc49865834 \h </w:instrText>
        </w:r>
        <w:r w:rsidR="00264B0C">
          <w:rPr>
            <w:noProof/>
            <w:webHidden/>
          </w:rPr>
        </w:r>
        <w:r w:rsidR="00264B0C">
          <w:rPr>
            <w:noProof/>
            <w:webHidden/>
          </w:rPr>
          <w:fldChar w:fldCharType="separate"/>
        </w:r>
        <w:r w:rsidR="00264B0C">
          <w:rPr>
            <w:noProof/>
            <w:webHidden/>
          </w:rPr>
          <w:t>22</w:t>
        </w:r>
        <w:r w:rsidR="00264B0C">
          <w:rPr>
            <w:noProof/>
            <w:webHidden/>
          </w:rPr>
          <w:fldChar w:fldCharType="end"/>
        </w:r>
      </w:hyperlink>
    </w:p>
    <w:p w14:paraId="4CE485C0" w14:textId="14D74ACA" w:rsidR="00264B0C" w:rsidRDefault="005612E0">
      <w:pPr>
        <w:pStyle w:val="TableofFigures"/>
        <w:tabs>
          <w:tab w:val="right" w:leader="dot" w:pos="9350"/>
        </w:tabs>
        <w:rPr>
          <w:rFonts w:asciiTheme="minorHAnsi" w:eastAsiaTheme="minorEastAsia" w:hAnsiTheme="minorHAnsi" w:cstheme="minorBidi"/>
          <w:iCs w:val="0"/>
          <w:noProof/>
          <w:color w:val="auto"/>
          <w:szCs w:val="24"/>
        </w:rPr>
      </w:pPr>
      <w:hyperlink w:anchor="_Toc49865835" w:history="1">
        <w:r w:rsidR="00264B0C" w:rsidRPr="00F03BF2">
          <w:rPr>
            <w:rStyle w:val="Hyperlink"/>
            <w:noProof/>
          </w:rPr>
          <w:t>Table 2.2 Zooplankton relative abundance (expressed as percent) at each site, summarized by the main groups.</w:t>
        </w:r>
        <w:r w:rsidR="00264B0C">
          <w:rPr>
            <w:noProof/>
            <w:webHidden/>
          </w:rPr>
          <w:tab/>
        </w:r>
        <w:r w:rsidR="00264B0C">
          <w:rPr>
            <w:noProof/>
            <w:webHidden/>
          </w:rPr>
          <w:fldChar w:fldCharType="begin"/>
        </w:r>
        <w:r w:rsidR="00264B0C">
          <w:rPr>
            <w:noProof/>
            <w:webHidden/>
          </w:rPr>
          <w:instrText xml:space="preserve"> PAGEREF _Toc49865835 \h </w:instrText>
        </w:r>
        <w:r w:rsidR="00264B0C">
          <w:rPr>
            <w:noProof/>
            <w:webHidden/>
          </w:rPr>
        </w:r>
        <w:r w:rsidR="00264B0C">
          <w:rPr>
            <w:noProof/>
            <w:webHidden/>
          </w:rPr>
          <w:fldChar w:fldCharType="separate"/>
        </w:r>
        <w:r w:rsidR="00264B0C">
          <w:rPr>
            <w:noProof/>
            <w:webHidden/>
          </w:rPr>
          <w:t>23</w:t>
        </w:r>
        <w:r w:rsidR="00264B0C">
          <w:rPr>
            <w:noProof/>
            <w:webHidden/>
          </w:rPr>
          <w:fldChar w:fldCharType="end"/>
        </w:r>
      </w:hyperlink>
    </w:p>
    <w:p w14:paraId="75EBE86B" w14:textId="542C840C" w:rsidR="00264B0C" w:rsidRDefault="005612E0">
      <w:pPr>
        <w:pStyle w:val="TableofFigures"/>
        <w:tabs>
          <w:tab w:val="right" w:leader="dot" w:pos="9350"/>
        </w:tabs>
        <w:rPr>
          <w:rFonts w:asciiTheme="minorHAnsi" w:eastAsiaTheme="minorEastAsia" w:hAnsiTheme="minorHAnsi" w:cstheme="minorBidi"/>
          <w:iCs w:val="0"/>
          <w:noProof/>
          <w:color w:val="auto"/>
          <w:szCs w:val="24"/>
        </w:rPr>
      </w:pPr>
      <w:hyperlink w:anchor="_Toc49865836" w:history="1">
        <w:r w:rsidR="00264B0C" w:rsidRPr="00F03BF2">
          <w:rPr>
            <w:rStyle w:val="Hyperlink"/>
            <w:noProof/>
          </w:rPr>
          <w:t>Table 2.3 Diet composition summary by average relative wet weight (expressed as percent) of the main groups of prey for pink (PI) and chum (CU) salmon at each site.</w:t>
        </w:r>
        <w:r w:rsidR="00264B0C">
          <w:rPr>
            <w:noProof/>
            <w:webHidden/>
          </w:rPr>
          <w:tab/>
        </w:r>
        <w:r w:rsidR="00264B0C">
          <w:rPr>
            <w:noProof/>
            <w:webHidden/>
          </w:rPr>
          <w:fldChar w:fldCharType="begin"/>
        </w:r>
        <w:r w:rsidR="00264B0C">
          <w:rPr>
            <w:noProof/>
            <w:webHidden/>
          </w:rPr>
          <w:instrText xml:space="preserve"> PAGEREF _Toc49865836 \h </w:instrText>
        </w:r>
        <w:r w:rsidR="00264B0C">
          <w:rPr>
            <w:noProof/>
            <w:webHidden/>
          </w:rPr>
        </w:r>
        <w:r w:rsidR="00264B0C">
          <w:rPr>
            <w:noProof/>
            <w:webHidden/>
          </w:rPr>
          <w:fldChar w:fldCharType="separate"/>
        </w:r>
        <w:r w:rsidR="00264B0C">
          <w:rPr>
            <w:noProof/>
            <w:webHidden/>
          </w:rPr>
          <w:t>24</w:t>
        </w:r>
        <w:r w:rsidR="00264B0C">
          <w:rPr>
            <w:noProof/>
            <w:webHidden/>
          </w:rPr>
          <w:fldChar w:fldCharType="end"/>
        </w:r>
      </w:hyperlink>
    </w:p>
    <w:p w14:paraId="7640509F" w14:textId="23745331" w:rsidR="00264B0C" w:rsidRDefault="005612E0">
      <w:pPr>
        <w:pStyle w:val="TableofFigures"/>
        <w:tabs>
          <w:tab w:val="right" w:leader="dot" w:pos="9350"/>
        </w:tabs>
        <w:rPr>
          <w:rFonts w:asciiTheme="minorHAnsi" w:eastAsiaTheme="minorEastAsia" w:hAnsiTheme="minorHAnsi" w:cstheme="minorBidi"/>
          <w:iCs w:val="0"/>
          <w:noProof/>
          <w:color w:val="auto"/>
          <w:szCs w:val="24"/>
        </w:rPr>
      </w:pPr>
      <w:hyperlink w:anchor="_Toc49865837" w:history="1">
        <w:r w:rsidR="00264B0C" w:rsidRPr="00F03BF2">
          <w:rPr>
            <w:rStyle w:val="Hyperlink"/>
            <w:noProof/>
          </w:rPr>
          <w:t>Table 2.4 Salmon biological data including wet weight (WW), fork length (FL), gut fullness index (GFI), showing mean and standard error. The number of empty stomachs and percent dietary overlap between pink and chum salmon at each site is also shown.</w:t>
        </w:r>
        <w:r w:rsidR="00264B0C">
          <w:rPr>
            <w:noProof/>
            <w:webHidden/>
          </w:rPr>
          <w:tab/>
        </w:r>
        <w:r w:rsidR="00264B0C">
          <w:rPr>
            <w:noProof/>
            <w:webHidden/>
          </w:rPr>
          <w:fldChar w:fldCharType="begin"/>
        </w:r>
        <w:r w:rsidR="00264B0C">
          <w:rPr>
            <w:noProof/>
            <w:webHidden/>
          </w:rPr>
          <w:instrText xml:space="preserve"> PAGEREF _Toc49865837 \h </w:instrText>
        </w:r>
        <w:r w:rsidR="00264B0C">
          <w:rPr>
            <w:noProof/>
            <w:webHidden/>
          </w:rPr>
        </w:r>
        <w:r w:rsidR="00264B0C">
          <w:rPr>
            <w:noProof/>
            <w:webHidden/>
          </w:rPr>
          <w:fldChar w:fldCharType="separate"/>
        </w:r>
        <w:r w:rsidR="00264B0C">
          <w:rPr>
            <w:noProof/>
            <w:webHidden/>
          </w:rPr>
          <w:t>25</w:t>
        </w:r>
        <w:r w:rsidR="00264B0C">
          <w:rPr>
            <w:noProof/>
            <w:webHidden/>
          </w:rPr>
          <w:fldChar w:fldCharType="end"/>
        </w:r>
      </w:hyperlink>
    </w:p>
    <w:p w14:paraId="1C61D86D" w14:textId="0EFEEC68" w:rsidR="00264B0C" w:rsidRDefault="005612E0">
      <w:pPr>
        <w:pStyle w:val="TableofFigures"/>
        <w:tabs>
          <w:tab w:val="right" w:leader="dot" w:pos="9350"/>
        </w:tabs>
        <w:rPr>
          <w:rFonts w:asciiTheme="minorHAnsi" w:eastAsiaTheme="minorEastAsia" w:hAnsiTheme="minorHAnsi" w:cstheme="minorBidi"/>
          <w:iCs w:val="0"/>
          <w:noProof/>
          <w:color w:val="auto"/>
          <w:szCs w:val="24"/>
        </w:rPr>
      </w:pPr>
      <w:hyperlink w:anchor="_Toc49865838" w:history="1">
        <w:r w:rsidR="00264B0C" w:rsidRPr="00F03BF2">
          <w:rPr>
            <w:rStyle w:val="Hyperlink"/>
            <w:noProof/>
          </w:rPr>
          <w:t>Table 3.1 Sampling during salmon outmigration (May to July) through the Discovery Islands and Johnstone Strait in 2015 and 2016.</w:t>
        </w:r>
        <w:r w:rsidR="00264B0C">
          <w:rPr>
            <w:noProof/>
            <w:webHidden/>
          </w:rPr>
          <w:tab/>
        </w:r>
        <w:r w:rsidR="00264B0C">
          <w:rPr>
            <w:noProof/>
            <w:webHidden/>
          </w:rPr>
          <w:fldChar w:fldCharType="begin"/>
        </w:r>
        <w:r w:rsidR="00264B0C">
          <w:rPr>
            <w:noProof/>
            <w:webHidden/>
          </w:rPr>
          <w:instrText xml:space="preserve"> PAGEREF _Toc49865838 \h </w:instrText>
        </w:r>
        <w:r w:rsidR="00264B0C">
          <w:rPr>
            <w:noProof/>
            <w:webHidden/>
          </w:rPr>
        </w:r>
        <w:r w:rsidR="00264B0C">
          <w:rPr>
            <w:noProof/>
            <w:webHidden/>
          </w:rPr>
          <w:fldChar w:fldCharType="separate"/>
        </w:r>
        <w:r w:rsidR="00264B0C">
          <w:rPr>
            <w:noProof/>
            <w:webHidden/>
          </w:rPr>
          <w:t>39</w:t>
        </w:r>
        <w:r w:rsidR="00264B0C">
          <w:rPr>
            <w:noProof/>
            <w:webHidden/>
          </w:rPr>
          <w:fldChar w:fldCharType="end"/>
        </w:r>
      </w:hyperlink>
    </w:p>
    <w:p w14:paraId="70B8A064" w14:textId="44ABFF32" w:rsidR="00264B0C" w:rsidRDefault="005612E0">
      <w:pPr>
        <w:pStyle w:val="TableofFigures"/>
        <w:tabs>
          <w:tab w:val="right" w:leader="dot" w:pos="9350"/>
        </w:tabs>
        <w:rPr>
          <w:rFonts w:asciiTheme="minorHAnsi" w:eastAsiaTheme="minorEastAsia" w:hAnsiTheme="minorHAnsi" w:cstheme="minorBidi"/>
          <w:iCs w:val="0"/>
          <w:noProof/>
          <w:color w:val="auto"/>
          <w:szCs w:val="24"/>
        </w:rPr>
      </w:pPr>
      <w:hyperlink w:anchor="_Toc49865839" w:history="1">
        <w:r w:rsidR="00264B0C" w:rsidRPr="00F03BF2">
          <w:rPr>
            <w:rStyle w:val="Hyperlink"/>
            <w:noProof/>
          </w:rPr>
          <w:t>Table 3.2 Zooplankton relative abundance (expressed as percent) by major groups.</w:t>
        </w:r>
        <w:r w:rsidR="00264B0C">
          <w:rPr>
            <w:noProof/>
            <w:webHidden/>
          </w:rPr>
          <w:tab/>
        </w:r>
        <w:r w:rsidR="00264B0C">
          <w:rPr>
            <w:noProof/>
            <w:webHidden/>
          </w:rPr>
          <w:fldChar w:fldCharType="begin"/>
        </w:r>
        <w:r w:rsidR="00264B0C">
          <w:rPr>
            <w:noProof/>
            <w:webHidden/>
          </w:rPr>
          <w:instrText xml:space="preserve"> PAGEREF _Toc49865839 \h </w:instrText>
        </w:r>
        <w:r w:rsidR="00264B0C">
          <w:rPr>
            <w:noProof/>
            <w:webHidden/>
          </w:rPr>
        </w:r>
        <w:r w:rsidR="00264B0C">
          <w:rPr>
            <w:noProof/>
            <w:webHidden/>
          </w:rPr>
          <w:fldChar w:fldCharType="separate"/>
        </w:r>
        <w:r w:rsidR="00264B0C">
          <w:rPr>
            <w:noProof/>
            <w:webHidden/>
          </w:rPr>
          <w:t>40</w:t>
        </w:r>
        <w:r w:rsidR="00264B0C">
          <w:rPr>
            <w:noProof/>
            <w:webHidden/>
          </w:rPr>
          <w:fldChar w:fldCharType="end"/>
        </w:r>
      </w:hyperlink>
    </w:p>
    <w:p w14:paraId="75EE1183" w14:textId="37493454" w:rsidR="00264B0C" w:rsidRDefault="005612E0">
      <w:pPr>
        <w:pStyle w:val="TableofFigures"/>
        <w:tabs>
          <w:tab w:val="right" w:leader="dot" w:pos="9350"/>
        </w:tabs>
        <w:rPr>
          <w:rFonts w:asciiTheme="minorHAnsi" w:eastAsiaTheme="minorEastAsia" w:hAnsiTheme="minorHAnsi" w:cstheme="minorBidi"/>
          <w:iCs w:val="0"/>
          <w:noProof/>
          <w:color w:val="auto"/>
          <w:szCs w:val="24"/>
        </w:rPr>
      </w:pPr>
      <w:hyperlink w:anchor="_Toc49865840" w:history="1">
        <w:r w:rsidR="00264B0C" w:rsidRPr="00F03BF2">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sidR="00264B0C">
          <w:rPr>
            <w:noProof/>
            <w:webHidden/>
          </w:rPr>
          <w:tab/>
        </w:r>
        <w:r w:rsidR="00264B0C">
          <w:rPr>
            <w:noProof/>
            <w:webHidden/>
          </w:rPr>
          <w:fldChar w:fldCharType="begin"/>
        </w:r>
        <w:r w:rsidR="00264B0C">
          <w:rPr>
            <w:noProof/>
            <w:webHidden/>
          </w:rPr>
          <w:instrText xml:space="preserve"> PAGEREF _Toc49865840 \h </w:instrText>
        </w:r>
        <w:r w:rsidR="00264B0C">
          <w:rPr>
            <w:noProof/>
            <w:webHidden/>
          </w:rPr>
        </w:r>
        <w:r w:rsidR="00264B0C">
          <w:rPr>
            <w:noProof/>
            <w:webHidden/>
          </w:rPr>
          <w:fldChar w:fldCharType="separate"/>
        </w:r>
        <w:r w:rsidR="00264B0C">
          <w:rPr>
            <w:noProof/>
            <w:webHidden/>
          </w:rPr>
          <w:t>41</w:t>
        </w:r>
        <w:r w:rsidR="00264B0C">
          <w:rPr>
            <w:noProof/>
            <w:webHidden/>
          </w:rPr>
          <w:fldChar w:fldCharType="end"/>
        </w:r>
      </w:hyperlink>
    </w:p>
    <w:p w14:paraId="4922D217" w14:textId="3B9D3037" w:rsidR="00264B0C" w:rsidRDefault="005612E0">
      <w:pPr>
        <w:pStyle w:val="TableofFigures"/>
        <w:tabs>
          <w:tab w:val="right" w:leader="dot" w:pos="9350"/>
        </w:tabs>
        <w:rPr>
          <w:rFonts w:asciiTheme="minorHAnsi" w:eastAsiaTheme="minorEastAsia" w:hAnsiTheme="minorHAnsi" w:cstheme="minorBidi"/>
          <w:iCs w:val="0"/>
          <w:noProof/>
          <w:color w:val="auto"/>
          <w:szCs w:val="24"/>
        </w:rPr>
      </w:pPr>
      <w:hyperlink w:anchor="_Toc49865841" w:history="1">
        <w:r w:rsidR="00264B0C" w:rsidRPr="00F03BF2">
          <w:rPr>
            <w:rStyle w:val="Hyperlink"/>
            <w:noProof/>
          </w:rPr>
          <w:t>Table 3.4 Diet composition summary (% wet weight) of juvenile salmon by site and year.</w:t>
        </w:r>
        <w:r w:rsidR="00264B0C">
          <w:rPr>
            <w:noProof/>
            <w:webHidden/>
          </w:rPr>
          <w:tab/>
        </w:r>
        <w:r w:rsidR="00264B0C">
          <w:rPr>
            <w:noProof/>
            <w:webHidden/>
          </w:rPr>
          <w:fldChar w:fldCharType="begin"/>
        </w:r>
        <w:r w:rsidR="00264B0C">
          <w:rPr>
            <w:noProof/>
            <w:webHidden/>
          </w:rPr>
          <w:instrText xml:space="preserve"> PAGEREF _Toc49865841 \h </w:instrText>
        </w:r>
        <w:r w:rsidR="00264B0C">
          <w:rPr>
            <w:noProof/>
            <w:webHidden/>
          </w:rPr>
        </w:r>
        <w:r w:rsidR="00264B0C">
          <w:rPr>
            <w:noProof/>
            <w:webHidden/>
          </w:rPr>
          <w:fldChar w:fldCharType="separate"/>
        </w:r>
        <w:r w:rsidR="00264B0C">
          <w:rPr>
            <w:noProof/>
            <w:webHidden/>
          </w:rPr>
          <w:t>42</w:t>
        </w:r>
        <w:r w:rsidR="00264B0C">
          <w:rPr>
            <w:noProof/>
            <w:webHidden/>
          </w:rPr>
          <w:fldChar w:fldCharType="end"/>
        </w:r>
      </w:hyperlink>
    </w:p>
    <w:p w14:paraId="57E28DCD" w14:textId="228B04A5" w:rsidR="00264B0C" w:rsidRDefault="005612E0">
      <w:pPr>
        <w:pStyle w:val="TableofFigures"/>
        <w:tabs>
          <w:tab w:val="right" w:leader="dot" w:pos="9350"/>
        </w:tabs>
        <w:rPr>
          <w:rFonts w:asciiTheme="minorHAnsi" w:eastAsiaTheme="minorEastAsia" w:hAnsiTheme="minorHAnsi" w:cstheme="minorBidi"/>
          <w:iCs w:val="0"/>
          <w:noProof/>
          <w:color w:val="auto"/>
          <w:szCs w:val="24"/>
        </w:rPr>
      </w:pPr>
      <w:hyperlink w:anchor="_Toc49865842" w:history="1">
        <w:r w:rsidR="00264B0C" w:rsidRPr="00F03BF2">
          <w:rPr>
            <w:rStyle w:val="Hyperlink"/>
            <w:noProof/>
          </w:rPr>
          <w:t>Table A.1 Diet composition (% wet weight) summary of juvenile salmon for each sampling date 2015-2016.</w:t>
        </w:r>
        <w:r w:rsidR="00264B0C">
          <w:rPr>
            <w:noProof/>
            <w:webHidden/>
          </w:rPr>
          <w:tab/>
        </w:r>
        <w:r w:rsidR="00264B0C">
          <w:rPr>
            <w:noProof/>
            <w:webHidden/>
          </w:rPr>
          <w:fldChar w:fldCharType="begin"/>
        </w:r>
        <w:r w:rsidR="00264B0C">
          <w:rPr>
            <w:noProof/>
            <w:webHidden/>
          </w:rPr>
          <w:instrText xml:space="preserve"> PAGEREF _Toc49865842 \h </w:instrText>
        </w:r>
        <w:r w:rsidR="00264B0C">
          <w:rPr>
            <w:noProof/>
            <w:webHidden/>
          </w:rPr>
        </w:r>
        <w:r w:rsidR="00264B0C">
          <w:rPr>
            <w:noProof/>
            <w:webHidden/>
          </w:rPr>
          <w:fldChar w:fldCharType="separate"/>
        </w:r>
        <w:r w:rsidR="00264B0C">
          <w:rPr>
            <w:noProof/>
            <w:webHidden/>
          </w:rPr>
          <w:t>61</w:t>
        </w:r>
        <w:r w:rsidR="00264B0C">
          <w:rPr>
            <w:noProof/>
            <w:webHidden/>
          </w:rPr>
          <w:fldChar w:fldCharType="end"/>
        </w:r>
      </w:hyperlink>
    </w:p>
    <w:p w14:paraId="44A764F0" w14:textId="2966DC52" w:rsidR="00DB463E" w:rsidRPr="00EB46DF" w:rsidRDefault="00E52030" w:rsidP="00EB46DF">
      <w:pPr>
        <w:rPr>
          <w:rFonts w:cs="Times New Roman"/>
        </w:rPr>
      </w:pPr>
      <w:r>
        <w:rPr>
          <w:rFonts w:eastAsia="Cambria" w:cs="Times New Roman"/>
          <w:color w:val="000000" w:themeColor="text1"/>
          <w:szCs w:val="20"/>
        </w:rPr>
        <w:fldChar w:fldCharType="end"/>
      </w:r>
    </w:p>
    <w:p w14:paraId="0C5963F7" w14:textId="22AC532C" w:rsidR="00DB463E" w:rsidRPr="00987FD4" w:rsidRDefault="00DB463E" w:rsidP="00DB463E">
      <w:pPr>
        <w:pStyle w:val="Heading1"/>
      </w:pPr>
      <w:bookmarkStart w:id="9" w:name="_Toc153357230"/>
      <w:bookmarkStart w:id="10" w:name="_Toc157169038"/>
      <w:bookmarkStart w:id="11" w:name="_Toc49865705"/>
      <w:r w:rsidRPr="00987FD4">
        <w:t>List of Figures</w:t>
      </w:r>
      <w:bookmarkEnd w:id="9"/>
      <w:bookmarkEnd w:id="10"/>
      <w:bookmarkEnd w:id="11"/>
    </w:p>
    <w:p w14:paraId="7AA79182" w14:textId="77777777" w:rsidR="00DB463E" w:rsidRPr="00EB46DF" w:rsidRDefault="00DB463E" w:rsidP="00DB463E">
      <w:pPr>
        <w:rPr>
          <w:rFonts w:cs="Times New Roman"/>
        </w:rPr>
      </w:pPr>
    </w:p>
    <w:p w14:paraId="5FA85C06" w14:textId="425B1C54" w:rsidR="00B776B3"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B776B3">
        <w:rPr>
          <w:noProof/>
        </w:rPr>
        <w:t>Figure 2.1 Map of salmon survey stations in the Discovery Islands and Johnstone Strait. Inset map (left) shows the British Columbia coast with the study region highlighted in red.</w:t>
      </w:r>
      <w:r w:rsidR="00B776B3">
        <w:rPr>
          <w:noProof/>
        </w:rPr>
        <w:tab/>
      </w:r>
      <w:r w:rsidR="00B776B3">
        <w:rPr>
          <w:noProof/>
        </w:rPr>
        <w:fldChar w:fldCharType="begin"/>
      </w:r>
      <w:r w:rsidR="00B776B3">
        <w:rPr>
          <w:noProof/>
        </w:rPr>
        <w:instrText xml:space="preserve"> PAGEREF _Toc50366554 \h </w:instrText>
      </w:r>
      <w:r w:rsidR="00B776B3">
        <w:rPr>
          <w:noProof/>
        </w:rPr>
      </w:r>
      <w:r w:rsidR="00B776B3">
        <w:rPr>
          <w:noProof/>
        </w:rPr>
        <w:fldChar w:fldCharType="separate"/>
      </w:r>
      <w:r w:rsidR="00B776B3">
        <w:rPr>
          <w:noProof/>
        </w:rPr>
        <w:t>27</w:t>
      </w:r>
      <w:r w:rsidR="00B776B3">
        <w:rPr>
          <w:noProof/>
        </w:rPr>
        <w:fldChar w:fldCharType="end"/>
      </w:r>
    </w:p>
    <w:p w14:paraId="58DF433F" w14:textId="4DE39A09"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2 Temperature (black) and salinity (red) values paired with the salmon surveys. The sites were listed along the salmon migration pathway from left to right.</w:t>
      </w:r>
      <w:r>
        <w:rPr>
          <w:noProof/>
        </w:rPr>
        <w:tab/>
      </w:r>
      <w:r>
        <w:rPr>
          <w:noProof/>
        </w:rPr>
        <w:fldChar w:fldCharType="begin"/>
      </w:r>
      <w:r>
        <w:rPr>
          <w:noProof/>
        </w:rPr>
        <w:instrText xml:space="preserve"> PAGEREF _Toc50366555 \h </w:instrText>
      </w:r>
      <w:r>
        <w:rPr>
          <w:noProof/>
        </w:rPr>
      </w:r>
      <w:r>
        <w:rPr>
          <w:noProof/>
        </w:rPr>
        <w:fldChar w:fldCharType="separate"/>
      </w:r>
      <w:r>
        <w:rPr>
          <w:noProof/>
        </w:rPr>
        <w:t>28</w:t>
      </w:r>
      <w:r>
        <w:rPr>
          <w:noProof/>
        </w:rPr>
        <w:fldChar w:fldCharType="end"/>
      </w:r>
    </w:p>
    <w:p w14:paraId="0823A567" w14:textId="428E081B"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3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0366556 \h </w:instrText>
      </w:r>
      <w:r>
        <w:rPr>
          <w:noProof/>
        </w:rPr>
      </w:r>
      <w:r>
        <w:rPr>
          <w:noProof/>
        </w:rPr>
        <w:fldChar w:fldCharType="separate"/>
      </w:r>
      <w:r>
        <w:rPr>
          <w:noProof/>
        </w:rPr>
        <w:t>29</w:t>
      </w:r>
      <w:r>
        <w:rPr>
          <w:noProof/>
        </w:rPr>
        <w:fldChar w:fldCharType="end"/>
      </w:r>
    </w:p>
    <w:p w14:paraId="5A8D07E7" w14:textId="0DAE9A69"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abundance of zooplankton groups. “Other” includes cladocerans, barnacle larvae and euphausiid eggs.</w:t>
      </w:r>
      <w:r>
        <w:rPr>
          <w:noProof/>
        </w:rPr>
        <w:tab/>
      </w:r>
      <w:r>
        <w:rPr>
          <w:noProof/>
        </w:rPr>
        <w:fldChar w:fldCharType="begin"/>
      </w:r>
      <w:r>
        <w:rPr>
          <w:noProof/>
        </w:rPr>
        <w:instrText xml:space="preserve"> PAGEREF _Toc50366557 \h </w:instrText>
      </w:r>
      <w:r>
        <w:rPr>
          <w:noProof/>
        </w:rPr>
      </w:r>
      <w:r>
        <w:rPr>
          <w:noProof/>
        </w:rPr>
        <w:fldChar w:fldCharType="separate"/>
      </w:r>
      <w:r>
        <w:rPr>
          <w:noProof/>
        </w:rPr>
        <w:t>30</w:t>
      </w:r>
      <w:r>
        <w:rPr>
          <w:noProof/>
        </w:rPr>
        <w:fldChar w:fldCharType="end"/>
      </w:r>
    </w:p>
    <w:p w14:paraId="6F751E8E" w14:textId="36C231AE"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5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0366558 \h </w:instrText>
      </w:r>
      <w:r>
        <w:rPr>
          <w:noProof/>
        </w:rPr>
      </w:r>
      <w:r>
        <w:rPr>
          <w:noProof/>
        </w:rPr>
        <w:fldChar w:fldCharType="separate"/>
      </w:r>
      <w:r>
        <w:rPr>
          <w:noProof/>
        </w:rPr>
        <w:t>31</w:t>
      </w:r>
      <w:r>
        <w:rPr>
          <w:noProof/>
        </w:rPr>
        <w:fldChar w:fldCharType="end"/>
      </w:r>
    </w:p>
    <w:p w14:paraId="7B220E2A" w14:textId="0094F0DE"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6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0366559 \h </w:instrText>
      </w:r>
      <w:r>
        <w:rPr>
          <w:noProof/>
        </w:rPr>
      </w:r>
      <w:r>
        <w:rPr>
          <w:noProof/>
        </w:rPr>
        <w:fldChar w:fldCharType="separate"/>
      </w:r>
      <w:r>
        <w:rPr>
          <w:noProof/>
        </w:rPr>
        <w:t>32</w:t>
      </w:r>
      <w:r>
        <w:rPr>
          <w:noProof/>
        </w:rPr>
        <w:fldChar w:fldCharType="end"/>
      </w:r>
    </w:p>
    <w:p w14:paraId="648666B4" w14:textId="1B184E7B"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7 Non-metric multidimensional scaling (NMDS) ordination of juvenile pink and chum salmon diet composition. Each point represents one salmon stomach, colored by site, and ellipses show standard deviation by region.</w:t>
      </w:r>
      <w:r w:rsidRPr="000649CF">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0366560 \h </w:instrText>
      </w:r>
      <w:r>
        <w:rPr>
          <w:noProof/>
        </w:rPr>
      </w:r>
      <w:r>
        <w:rPr>
          <w:noProof/>
        </w:rPr>
        <w:fldChar w:fldCharType="separate"/>
      </w:r>
      <w:r>
        <w:rPr>
          <w:noProof/>
        </w:rPr>
        <w:t>33</w:t>
      </w:r>
      <w:r>
        <w:rPr>
          <w:noProof/>
        </w:rPr>
        <w:fldChar w:fldCharType="end"/>
      </w:r>
    </w:p>
    <w:p w14:paraId="131EF490" w14:textId="37852B3D"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8 Cluster analysis of juvenile pink and chum diet composition. Clusters were defined by &lt;65% dissimilarity (dotted line).</w:t>
      </w:r>
      <w:r>
        <w:rPr>
          <w:noProof/>
        </w:rPr>
        <w:tab/>
      </w:r>
      <w:r>
        <w:rPr>
          <w:noProof/>
        </w:rPr>
        <w:fldChar w:fldCharType="begin"/>
      </w:r>
      <w:r>
        <w:rPr>
          <w:noProof/>
        </w:rPr>
        <w:instrText xml:space="preserve"> PAGEREF _Toc50366561 \h </w:instrText>
      </w:r>
      <w:r>
        <w:rPr>
          <w:noProof/>
        </w:rPr>
      </w:r>
      <w:r>
        <w:rPr>
          <w:noProof/>
        </w:rPr>
        <w:fldChar w:fldCharType="separate"/>
      </w:r>
      <w:r>
        <w:rPr>
          <w:noProof/>
        </w:rPr>
        <w:t>34</w:t>
      </w:r>
      <w:r>
        <w:rPr>
          <w:noProof/>
        </w:rPr>
        <w:fldChar w:fldCharType="end"/>
      </w:r>
    </w:p>
    <w:p w14:paraId="259904BE" w14:textId="2E4CBAAD"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9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0366562 \h </w:instrText>
      </w:r>
      <w:r>
        <w:rPr>
          <w:noProof/>
        </w:rPr>
      </w:r>
      <w:r>
        <w:rPr>
          <w:noProof/>
        </w:rPr>
        <w:fldChar w:fldCharType="separate"/>
      </w:r>
      <w:r>
        <w:rPr>
          <w:noProof/>
        </w:rPr>
        <w:t>35</w:t>
      </w:r>
      <w:r>
        <w:rPr>
          <w:noProof/>
        </w:rPr>
        <w:fldChar w:fldCharType="end"/>
      </w:r>
    </w:p>
    <w:p w14:paraId="7A57AAFC" w14:textId="595AE612"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10 Cumulative prey abundance curves for juvenile salmon at each site location. Note: All sampling events included 10 salmon, but empty stomachs detract from total number of stomachs.</w:t>
      </w:r>
      <w:r>
        <w:rPr>
          <w:noProof/>
        </w:rPr>
        <w:tab/>
      </w:r>
      <w:r>
        <w:rPr>
          <w:noProof/>
        </w:rPr>
        <w:fldChar w:fldCharType="begin"/>
      </w:r>
      <w:r>
        <w:rPr>
          <w:noProof/>
        </w:rPr>
        <w:instrText xml:space="preserve"> PAGEREF _Toc50366563 \h </w:instrText>
      </w:r>
      <w:r>
        <w:rPr>
          <w:noProof/>
        </w:rPr>
      </w:r>
      <w:r>
        <w:rPr>
          <w:noProof/>
        </w:rPr>
        <w:fldChar w:fldCharType="separate"/>
      </w:r>
      <w:r>
        <w:rPr>
          <w:noProof/>
        </w:rPr>
        <w:t>36</w:t>
      </w:r>
      <w:r>
        <w:rPr>
          <w:noProof/>
        </w:rPr>
        <w:fldChar w:fldCharType="end"/>
      </w:r>
    </w:p>
    <w:p w14:paraId="10478E12" w14:textId="696D09DB"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0366564 \h </w:instrText>
      </w:r>
      <w:r>
        <w:rPr>
          <w:noProof/>
        </w:rPr>
      </w:r>
      <w:r>
        <w:rPr>
          <w:noProof/>
        </w:rPr>
        <w:fldChar w:fldCharType="separate"/>
      </w:r>
      <w:r>
        <w:rPr>
          <w:noProof/>
        </w:rPr>
        <w:t>44</w:t>
      </w:r>
      <w:r>
        <w:rPr>
          <w:noProof/>
        </w:rPr>
        <w:fldChar w:fldCharType="end"/>
      </w:r>
    </w:p>
    <w:p w14:paraId="2421FA38" w14:textId="01C6BEFD"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2 Temperature and salinity variables paired with salmon surveys in DI and JS, during the outmigration period in 2015 and 2016.</w:t>
      </w:r>
      <w:r>
        <w:rPr>
          <w:noProof/>
        </w:rPr>
        <w:tab/>
      </w:r>
      <w:r>
        <w:rPr>
          <w:noProof/>
        </w:rPr>
        <w:fldChar w:fldCharType="begin"/>
      </w:r>
      <w:r>
        <w:rPr>
          <w:noProof/>
        </w:rPr>
        <w:instrText xml:space="preserve"> PAGEREF _Toc50366565 \h </w:instrText>
      </w:r>
      <w:r>
        <w:rPr>
          <w:noProof/>
        </w:rPr>
      </w:r>
      <w:r>
        <w:rPr>
          <w:noProof/>
        </w:rPr>
        <w:fldChar w:fldCharType="separate"/>
      </w:r>
      <w:r>
        <w:rPr>
          <w:noProof/>
        </w:rPr>
        <w:t>45</w:t>
      </w:r>
      <w:r>
        <w:rPr>
          <w:noProof/>
        </w:rPr>
        <w:fldChar w:fldCharType="end"/>
      </w:r>
    </w:p>
    <w:p w14:paraId="4688FA3B" w14:textId="5E170AA1"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3 Zooplankton biomass by size fraction for 2015-2016. “X” indicates missing data.</w:t>
      </w:r>
      <w:r>
        <w:rPr>
          <w:noProof/>
        </w:rPr>
        <w:tab/>
      </w:r>
      <w:r>
        <w:rPr>
          <w:noProof/>
        </w:rPr>
        <w:fldChar w:fldCharType="begin"/>
      </w:r>
      <w:r>
        <w:rPr>
          <w:noProof/>
        </w:rPr>
        <w:instrText xml:space="preserve"> PAGEREF _Toc50366566 \h </w:instrText>
      </w:r>
      <w:r>
        <w:rPr>
          <w:noProof/>
        </w:rPr>
      </w:r>
      <w:r>
        <w:rPr>
          <w:noProof/>
        </w:rPr>
        <w:fldChar w:fldCharType="separate"/>
      </w:r>
      <w:r>
        <w:rPr>
          <w:noProof/>
        </w:rPr>
        <w:t>46</w:t>
      </w:r>
      <w:r>
        <w:rPr>
          <w:noProof/>
        </w:rPr>
        <w:fldChar w:fldCharType="end"/>
      </w:r>
    </w:p>
    <w:p w14:paraId="0FF472A4" w14:textId="6EE1A02F"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4 Zooplankton relative abundance for site and sampling period in 2015-2016. “X” indicates missing zooplankton data to pair with salmon data. Note: June 5</w:t>
      </w:r>
      <w:r w:rsidRPr="000649CF">
        <w:rPr>
          <w:noProof/>
          <w:vertAlign w:val="superscript"/>
        </w:rPr>
        <w:t>th</w:t>
      </w:r>
      <w:r>
        <w:rPr>
          <w:noProof/>
        </w:rPr>
        <w:t xml:space="preserve"> and 7</w:t>
      </w:r>
      <w:r w:rsidRPr="000649CF">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0366567 \h </w:instrText>
      </w:r>
      <w:r>
        <w:rPr>
          <w:noProof/>
        </w:rPr>
      </w:r>
      <w:r>
        <w:rPr>
          <w:noProof/>
        </w:rPr>
        <w:fldChar w:fldCharType="separate"/>
      </w:r>
      <w:r>
        <w:rPr>
          <w:noProof/>
        </w:rPr>
        <w:t>47</w:t>
      </w:r>
      <w:r>
        <w:rPr>
          <w:noProof/>
        </w:rPr>
        <w:fldChar w:fldCharType="end"/>
      </w:r>
    </w:p>
    <w:p w14:paraId="2FDEC2D0" w14:textId="05B50C07"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5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0366568 \h </w:instrText>
      </w:r>
      <w:r>
        <w:rPr>
          <w:noProof/>
        </w:rPr>
      </w:r>
      <w:r>
        <w:rPr>
          <w:noProof/>
        </w:rPr>
        <w:fldChar w:fldCharType="separate"/>
      </w:r>
      <w:r>
        <w:rPr>
          <w:noProof/>
        </w:rPr>
        <w:t>48</w:t>
      </w:r>
      <w:r>
        <w:rPr>
          <w:noProof/>
        </w:rPr>
        <w:fldChar w:fldCharType="end"/>
      </w:r>
    </w:p>
    <w:p w14:paraId="0FE4791C" w14:textId="1EAEB925"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6 NMDS (simple version, will update later to separate pink &amp; chum and years clearly)</w:t>
      </w:r>
      <w:r>
        <w:rPr>
          <w:noProof/>
        </w:rPr>
        <w:tab/>
      </w:r>
      <w:r>
        <w:rPr>
          <w:noProof/>
        </w:rPr>
        <w:fldChar w:fldCharType="begin"/>
      </w:r>
      <w:r>
        <w:rPr>
          <w:noProof/>
        </w:rPr>
        <w:instrText xml:space="preserve"> PAGEREF _Toc50366569 \h </w:instrText>
      </w:r>
      <w:r>
        <w:rPr>
          <w:noProof/>
        </w:rPr>
      </w:r>
      <w:r>
        <w:rPr>
          <w:noProof/>
        </w:rPr>
        <w:fldChar w:fldCharType="separate"/>
      </w:r>
      <w:r>
        <w:rPr>
          <w:noProof/>
        </w:rPr>
        <w:t>49</w:t>
      </w:r>
      <w:r>
        <w:rPr>
          <w:noProof/>
        </w:rPr>
        <w:fldChar w:fldCharType="end"/>
      </w:r>
    </w:p>
    <w:p w14:paraId="4B06EEF4" w14:textId="61542312"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7 Gut fullness indices (GFI) for juvenile pink and chum salmon in DI-JS, 2015-2016.</w:t>
      </w:r>
      <w:r>
        <w:rPr>
          <w:noProof/>
        </w:rPr>
        <w:tab/>
      </w:r>
      <w:r>
        <w:rPr>
          <w:noProof/>
        </w:rPr>
        <w:fldChar w:fldCharType="begin"/>
      </w:r>
      <w:r>
        <w:rPr>
          <w:noProof/>
        </w:rPr>
        <w:instrText xml:space="preserve"> PAGEREF _Toc50366570 \h </w:instrText>
      </w:r>
      <w:r>
        <w:rPr>
          <w:noProof/>
        </w:rPr>
      </w:r>
      <w:r>
        <w:rPr>
          <w:noProof/>
        </w:rPr>
        <w:fldChar w:fldCharType="separate"/>
      </w:r>
      <w:r>
        <w:rPr>
          <w:noProof/>
        </w:rPr>
        <w:t>50</w:t>
      </w:r>
      <w:r>
        <w:rPr>
          <w:noProof/>
        </w:rPr>
        <w:fldChar w:fldCharType="end"/>
      </w:r>
    </w:p>
    <w:p w14:paraId="6409E0ED" w14:textId="4725FE81"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0366571 \h </w:instrText>
      </w:r>
      <w:r>
        <w:rPr>
          <w:noProof/>
        </w:rPr>
      </w:r>
      <w:r>
        <w:rPr>
          <w:noProof/>
        </w:rPr>
        <w:fldChar w:fldCharType="separate"/>
      </w:r>
      <w:r>
        <w:rPr>
          <w:noProof/>
        </w:rPr>
        <w:t>51</w:t>
      </w:r>
      <w:r>
        <w:rPr>
          <w:noProof/>
        </w:rPr>
        <w:fldChar w:fldCharType="end"/>
      </w:r>
    </w:p>
    <w:p w14:paraId="503EC37A" w14:textId="6A06DF94" w:rsidR="00D43811" w:rsidRPr="00D43811" w:rsidRDefault="00E83CE1">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49865706"/>
      <w:r w:rsidRPr="00796E23">
        <w:t>List of Illustrations</w:t>
      </w:r>
      <w:bookmarkEnd w:id="14"/>
    </w:p>
    <w:p w14:paraId="24C8DC61" w14:textId="77777777" w:rsidR="003B545F" w:rsidRPr="003B545F" w:rsidRDefault="003B545F" w:rsidP="003B545F"/>
    <w:p w14:paraId="167D24F0" w14:textId="6C929C25" w:rsidR="001965D6" w:rsidRDefault="001965D6">
      <w:pPr>
        <w:pStyle w:val="TableofFigures"/>
        <w:tabs>
          <w:tab w:val="right" w:leader="dot" w:pos="9350"/>
        </w:tabs>
        <w:rPr>
          <w:rFonts w:asciiTheme="minorHAnsi" w:eastAsiaTheme="minorEastAsia" w:hAnsiTheme="minorHAnsi" w:cstheme="minorBidi"/>
          <w:iCs w:val="0"/>
          <w:noProof/>
          <w:color w:val="auto"/>
          <w:szCs w:val="24"/>
        </w:rPr>
      </w:pPr>
      <w:r>
        <w:rPr>
          <w:b/>
          <w:iCs w:val="0"/>
        </w:rPr>
        <w:fldChar w:fldCharType="begin"/>
      </w:r>
      <w:r>
        <w:rPr>
          <w:b/>
          <w:iCs w:val="0"/>
        </w:rPr>
        <w:instrText xml:space="preserve"> TOC \h \z \t "Heading 8" \c </w:instrText>
      </w:r>
      <w:r>
        <w:rPr>
          <w:b/>
          <w:iCs w:val="0"/>
        </w:rPr>
        <w:fldChar w:fldCharType="separate"/>
      </w:r>
      <w:hyperlink w:anchor="_Toc46926518" w:history="1">
        <w:r w:rsidRPr="005D554B">
          <w:rPr>
            <w:rStyle w:val="Hyperlink"/>
            <w:noProof/>
          </w:rPr>
          <w:t>Illustration 1: (</w:t>
        </w:r>
        <w:r w:rsidRPr="005D554B">
          <w:rPr>
            <w:rStyle w:val="Hyperlink"/>
            <w:noProof/>
            <w:highlight w:val="yellow"/>
          </w:rPr>
          <w:t>Placeholder</w:t>
        </w:r>
        <w:r w:rsidRPr="005D554B">
          <w:rPr>
            <w:rStyle w:val="Hyperlink"/>
            <w:noProof/>
          </w:rPr>
          <w:t xml:space="preserve">) Haida pink and chum salmon by </w:t>
        </w:r>
        <w:r w:rsidRPr="005D554B">
          <w:rPr>
            <w:rStyle w:val="Hyperlink"/>
            <w:noProof/>
            <w:shd w:val="clear" w:color="auto" w:fill="FAFAFA"/>
          </w:rPr>
          <w:t>SGidGang.Xaal</w:t>
        </w:r>
        <w:r w:rsidRPr="005D554B">
          <w:rPr>
            <w:rStyle w:val="Hyperlink"/>
            <w:noProof/>
          </w:rPr>
          <w:t xml:space="preserve"> </w:t>
        </w:r>
        <w:r w:rsidRPr="005D554B">
          <w:rPr>
            <w:rStyle w:val="Hyperlink"/>
            <w:i/>
            <w:noProof/>
          </w:rPr>
          <w:t>Shoshannah Greene</w:t>
        </w:r>
        <w:r w:rsidRPr="005D554B">
          <w:rPr>
            <w:rStyle w:val="Hyperlink"/>
            <w:noProof/>
          </w:rPr>
          <w:t>.</w:t>
        </w:r>
        <w:r>
          <w:rPr>
            <w:noProof/>
            <w:webHidden/>
          </w:rPr>
          <w:tab/>
        </w:r>
        <w:r>
          <w:rPr>
            <w:noProof/>
            <w:webHidden/>
          </w:rPr>
          <w:fldChar w:fldCharType="begin"/>
        </w:r>
        <w:r>
          <w:rPr>
            <w:noProof/>
            <w:webHidden/>
          </w:rPr>
          <w:instrText xml:space="preserve"> PAGEREF _Toc46926518 \h </w:instrText>
        </w:r>
        <w:r>
          <w:rPr>
            <w:noProof/>
            <w:webHidden/>
          </w:rPr>
        </w:r>
        <w:r>
          <w:rPr>
            <w:noProof/>
            <w:webHidden/>
          </w:rPr>
          <w:fldChar w:fldCharType="separate"/>
        </w:r>
        <w:r>
          <w:rPr>
            <w:noProof/>
            <w:webHidden/>
          </w:rPr>
          <w:t>xvi</w:t>
        </w:r>
        <w:r>
          <w:rPr>
            <w:noProof/>
            <w:webHidden/>
          </w:rPr>
          <w:fldChar w:fldCharType="end"/>
        </w:r>
      </w:hyperlink>
    </w:p>
    <w:p w14:paraId="5932E0C9" w14:textId="59FEBD50" w:rsidR="00D43811" w:rsidRPr="00EB46DF" w:rsidRDefault="001965D6" w:rsidP="00D43811">
      <w:pPr>
        <w:rPr>
          <w:rFonts w:cs="Times New Roman"/>
        </w:rPr>
      </w:pPr>
      <w:r>
        <w:rPr>
          <w:rFonts w:eastAsia="Cambria" w:cs="Times New Roman"/>
          <w:b/>
          <w:iCs/>
          <w:color w:val="000000" w:themeColor="text1"/>
          <w:szCs w:val="20"/>
        </w:rPr>
        <w:fldChar w:fldCharType="end"/>
      </w:r>
    </w:p>
    <w:p w14:paraId="1DBAA6BA" w14:textId="59173BFD" w:rsidR="00796E23" w:rsidRDefault="00796E23" w:rsidP="0015282A">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244BBA15" w:rsidR="00DB463E" w:rsidRPr="002C5909" w:rsidRDefault="00796E23" w:rsidP="00D43811">
      <w:pPr>
        <w:pStyle w:val="Heading1"/>
      </w:pPr>
      <w:r>
        <w:rPr>
          <w:rFonts w:eastAsia="Cambria"/>
          <w:bCs w:val="0"/>
          <w:iCs/>
          <w:color w:val="000000" w:themeColor="text1"/>
          <w:sz w:val="24"/>
          <w:szCs w:val="20"/>
        </w:rPr>
        <w:fldChar w:fldCharType="end"/>
      </w:r>
      <w:bookmarkStart w:id="15" w:name="_Toc49865707"/>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7DE53D2C" w:rsidR="00EB46DF" w:rsidRDefault="00EB46DF" w:rsidP="00EB46DF">
      <w:pPr>
        <w:pStyle w:val="Heading1"/>
      </w:pPr>
      <w:bookmarkStart w:id="16" w:name="_Toc49865708"/>
      <w:r w:rsidRPr="00987FD4">
        <w:t>List of Abbreviations</w:t>
      </w:r>
      <w:bookmarkEnd w:id="16"/>
    </w:p>
    <w:p w14:paraId="58C6CFCA" w14:textId="77777777" w:rsidR="00A0573F" w:rsidRPr="00A0573F" w:rsidRDefault="00A0573F" w:rsidP="00A0573F"/>
    <w:p w14:paraId="62C1F0F2" w14:textId="06FBE288" w:rsidR="008F3081" w:rsidRDefault="008F3081" w:rsidP="00EB46DF">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EB46DF">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EB46DF">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EB46DF">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EB46DF">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EB46DF">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EB46DF">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EB46DF">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EB46DF">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pPr>
        <w:rPr>
          <w:rFonts w:cs="Times New Roman"/>
        </w:rPr>
      </w:pPr>
      <w:r w:rsidRPr="00EB46DF">
        <w:rPr>
          <w:rFonts w:cs="Times New Roman"/>
        </w:rPr>
        <w:br w:type="page"/>
      </w:r>
    </w:p>
    <w:p w14:paraId="047ACA47" w14:textId="03073C9D" w:rsidR="00EB46DF" w:rsidRPr="00987FD4" w:rsidRDefault="00EB46DF" w:rsidP="00EB46DF">
      <w:pPr>
        <w:pStyle w:val="Heading1"/>
      </w:pPr>
      <w:bookmarkStart w:id="17" w:name="_Toc153357232"/>
      <w:bookmarkStart w:id="18" w:name="_Toc157169040"/>
      <w:bookmarkStart w:id="19" w:name="_Toc49865709"/>
      <w:r w:rsidRPr="00987FD4">
        <w:t>Glossary</w:t>
      </w:r>
      <w:bookmarkEnd w:id="17"/>
      <w:bookmarkEnd w:id="18"/>
      <w:bookmarkEnd w:id="19"/>
    </w:p>
    <w:p w14:paraId="75AEC99A" w14:textId="43F2A475" w:rsidR="00EB46DF" w:rsidRDefault="00EB46DF" w:rsidP="00EB46DF">
      <w:pPr>
        <w:rPr>
          <w:rFonts w:cs="Times New Roman"/>
        </w:rPr>
      </w:pPr>
    </w:p>
    <w:p w14:paraId="7CB5EFD8" w14:textId="6ABF321E" w:rsidR="007A02D2"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1137B12" w:rsidR="00EB46DF" w:rsidRPr="001612F9" w:rsidRDefault="00EB46DF" w:rsidP="00EB46DF">
      <w:pPr>
        <w:pStyle w:val="Heading1"/>
      </w:pPr>
      <w:bookmarkStart w:id="20" w:name="_Toc153357233"/>
      <w:bookmarkStart w:id="21" w:name="_Toc157169041"/>
      <w:bookmarkStart w:id="22" w:name="_Toc49865710"/>
      <w:r w:rsidRPr="001612F9">
        <w:t>Acknowledgements</w:t>
      </w:r>
      <w:bookmarkEnd w:id="20"/>
      <w:bookmarkEnd w:id="21"/>
      <w:bookmarkEnd w:id="22"/>
    </w:p>
    <w:p w14:paraId="5B56F722" w14:textId="77777777" w:rsidR="00EB46DF" w:rsidRPr="00EB46DF" w:rsidRDefault="00EB46DF" w:rsidP="00EB46DF">
      <w:pPr>
        <w:rPr>
          <w:rFonts w:cs="Times New Roman"/>
        </w:rPr>
      </w:pPr>
    </w:p>
    <w:p w14:paraId="246EB9F9" w14:textId="708B5E76" w:rsidR="00702E99" w:rsidRDefault="003B545F" w:rsidP="00EB46DF">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8935FB4" w:rsidR="00EB46DF" w:rsidRPr="009D2E09" w:rsidRDefault="00EB46DF" w:rsidP="00EB46DF">
      <w:pPr>
        <w:pStyle w:val="Heading1"/>
        <w:rPr>
          <w:color w:val="000000" w:themeColor="text1"/>
        </w:rPr>
      </w:pPr>
      <w:bookmarkStart w:id="23" w:name="_Toc153357234"/>
      <w:bookmarkStart w:id="24" w:name="_Toc157169042"/>
      <w:bookmarkStart w:id="25" w:name="_Toc49865711"/>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7777777" w:rsidR="00796E23" w:rsidRDefault="009D2E09" w:rsidP="009D2E09">
      <w:pPr>
        <w:jc w:val="center"/>
        <w:rPr>
          <w:rFonts w:cs="Times New Roman"/>
          <w:i/>
          <w:iCs/>
          <w:sz w:val="28"/>
          <w:szCs w:val="28"/>
        </w:rPr>
      </w:pPr>
      <w:proofErr w:type="spellStart"/>
      <w:r w:rsidRPr="009D2E09">
        <w:rPr>
          <w:rFonts w:cs="Times New Roman"/>
          <w:i/>
          <w:iCs/>
          <w:sz w:val="28"/>
          <w:szCs w:val="28"/>
        </w:rPr>
        <w:t>Naanii</w:t>
      </w:r>
      <w:proofErr w:type="spellEnd"/>
      <w:r w:rsidRPr="009D2E09">
        <w:rPr>
          <w:rFonts w:cs="Times New Roman"/>
          <w:i/>
          <w:iCs/>
          <w:sz w:val="28"/>
          <w:szCs w:val="28"/>
        </w:rPr>
        <w:t xml:space="preserve"> Sandy, </w:t>
      </w:r>
      <w:proofErr w:type="spellStart"/>
      <w:r>
        <w:rPr>
          <w:rFonts w:cs="Times New Roman"/>
          <w:i/>
          <w:iCs/>
          <w:sz w:val="28"/>
          <w:szCs w:val="28"/>
        </w:rPr>
        <w:t>K</w:t>
      </w:r>
      <w:r w:rsidRPr="009D2E09">
        <w:rPr>
          <w:rFonts w:cs="Times New Roman"/>
          <w:i/>
          <w:iCs/>
          <w:sz w:val="28"/>
          <w:szCs w:val="28"/>
        </w:rPr>
        <w:t>uniisii</w:t>
      </w:r>
      <w:proofErr w:type="spellEnd"/>
      <w:r w:rsidRPr="009D2E09">
        <w:rPr>
          <w:rFonts w:cs="Times New Roman"/>
          <w:i/>
          <w:iCs/>
          <w:sz w:val="28"/>
          <w:szCs w:val="28"/>
        </w:rPr>
        <w:t xml:space="preserve">, </w:t>
      </w:r>
      <w:r w:rsidR="000F1000">
        <w:rPr>
          <w:rFonts w:cs="Times New Roman"/>
          <w:i/>
          <w:iCs/>
          <w:sz w:val="28"/>
          <w:szCs w:val="28"/>
        </w:rPr>
        <w:t>‘</w:t>
      </w:r>
      <w:proofErr w:type="spellStart"/>
      <w:r>
        <w:rPr>
          <w:rFonts w:cs="Times New Roman"/>
          <w:i/>
          <w:iCs/>
          <w:sz w:val="28"/>
          <w:szCs w:val="28"/>
        </w:rPr>
        <w:t>S</w:t>
      </w:r>
      <w:r w:rsidRPr="009D2E09">
        <w:rPr>
          <w:rFonts w:cs="Times New Roman"/>
          <w:i/>
          <w:iCs/>
          <w:sz w:val="28"/>
          <w:szCs w:val="28"/>
        </w:rPr>
        <w:t>alaana</w:t>
      </w:r>
      <w:proofErr w:type="spellEnd"/>
    </w:p>
    <w:p w14:paraId="5CE2CF0D" w14:textId="0874ABAE" w:rsidR="00796E23" w:rsidRDefault="00796E23" w:rsidP="009D2E09">
      <w:pPr>
        <w:jc w:val="center"/>
        <w:rPr>
          <w:noProof/>
        </w:rPr>
      </w:pP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pPr>
      <w:bookmarkStart w:id="26" w:name="_Toc46480218"/>
      <w:bookmarkStart w:id="27" w:name="_Toc46926518"/>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proofErr w:type="spellStart"/>
      <w:r w:rsidR="00B62F8D" w:rsidRPr="00B62F8D">
        <w:rPr>
          <w:color w:val="000000" w:themeColor="text1"/>
          <w:shd w:val="clear" w:color="auto" w:fill="FAFAFA"/>
        </w:rPr>
        <w:t>SGidGang.Xaal</w:t>
      </w:r>
      <w:proofErr w:type="spellEnd"/>
      <w:r w:rsidR="003B545F">
        <w:t xml:space="preserve"> </w:t>
      </w:r>
      <w:proofErr w:type="spellStart"/>
      <w:r w:rsidRPr="00B62F8D">
        <w:rPr>
          <w:i/>
          <w:iCs w:val="0"/>
        </w:rPr>
        <w:t>Shoshannah</w:t>
      </w:r>
      <w:proofErr w:type="spellEnd"/>
      <w:r w:rsidRPr="00B62F8D">
        <w:rPr>
          <w:i/>
          <w:iCs w:val="0"/>
        </w:rPr>
        <w:t xml:space="preserve">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7720AD">
      <w:pPr>
        <w:pStyle w:val="Heading2"/>
      </w:pPr>
      <w:bookmarkStart w:id="28" w:name="_Toc49865712"/>
      <w:r>
        <w:t>Introduction</w:t>
      </w:r>
      <w:bookmarkEnd w:id="28"/>
    </w:p>
    <w:p w14:paraId="089ED9F2" w14:textId="77777777" w:rsidR="009F6DC3" w:rsidRPr="009F6DC3" w:rsidRDefault="009F6DC3" w:rsidP="009F6DC3"/>
    <w:p w14:paraId="4F6AD082" w14:textId="6B0A9032" w:rsidR="007720AD" w:rsidRDefault="00FA03B1" w:rsidP="009F6DC3">
      <w:pPr>
        <w:pStyle w:val="Heading3"/>
      </w:pPr>
      <w:r>
        <w:t xml:space="preserve"> </w:t>
      </w:r>
      <w:bookmarkStart w:id="29" w:name="_Toc49865713"/>
      <w:r w:rsidR="009F6DC3">
        <w:t>Historical salmon coexistence</w:t>
      </w:r>
      <w:bookmarkEnd w:id="29"/>
    </w:p>
    <w:p w14:paraId="7A1A2811" w14:textId="02EC0B0E" w:rsidR="009F6DC3" w:rsidRPr="009F6DC3" w:rsidRDefault="009F6DC3" w:rsidP="009F6DC3">
      <w:r>
        <w:tab/>
        <w:t>…</w:t>
      </w:r>
    </w:p>
    <w:p w14:paraId="3E7BB2F5" w14:textId="65D11262" w:rsidR="009F6DC3" w:rsidRDefault="009F6DC3" w:rsidP="009F6DC3">
      <w:pPr>
        <w:pStyle w:val="Heading3"/>
      </w:pPr>
      <w:bookmarkStart w:id="30" w:name="_Toc49865714"/>
      <w:r>
        <w:t>Salmon species life history</w:t>
      </w:r>
      <w:bookmarkEnd w:id="30"/>
    </w:p>
    <w:p w14:paraId="47167EBA" w14:textId="5FB4EF73" w:rsidR="009F6DC3" w:rsidRPr="009F6DC3" w:rsidRDefault="009F6DC3" w:rsidP="009F6DC3">
      <w:r>
        <w:tab/>
        <w:t>…</w:t>
      </w:r>
    </w:p>
    <w:p w14:paraId="19667227" w14:textId="1A61A56D" w:rsidR="009F6DC3" w:rsidRDefault="009F6DC3" w:rsidP="009F6DC3">
      <w:pPr>
        <w:pStyle w:val="Heading3"/>
      </w:pPr>
      <w:r>
        <w:tab/>
      </w:r>
      <w:bookmarkStart w:id="31" w:name="_Toc49865715"/>
      <w:r>
        <w:t>Current state of salmon stocks</w:t>
      </w:r>
      <w:bookmarkEnd w:id="31"/>
    </w:p>
    <w:p w14:paraId="5939849F" w14:textId="24560452" w:rsidR="009F6DC3" w:rsidRPr="009F6DC3" w:rsidRDefault="009F6DC3" w:rsidP="009F6DC3">
      <w:r>
        <w:tab/>
        <w:t>…</w:t>
      </w:r>
    </w:p>
    <w:p w14:paraId="6895342E" w14:textId="4DE3CDB2" w:rsidR="009F6DC3" w:rsidRDefault="009F6DC3" w:rsidP="009F6DC3">
      <w:pPr>
        <w:pStyle w:val="Heading3"/>
      </w:pPr>
      <w:r>
        <w:tab/>
      </w:r>
      <w:bookmarkStart w:id="32" w:name="_Toc49865716"/>
      <w:r>
        <w:t xml:space="preserve">Salmon </w:t>
      </w:r>
      <w:r w:rsidR="00F522E9">
        <w:t>early marine migration</w:t>
      </w:r>
      <w:bookmarkEnd w:id="32"/>
    </w:p>
    <w:p w14:paraId="5C01BCEF" w14:textId="3FB9F916" w:rsidR="009F6DC3" w:rsidRPr="009F6DC3" w:rsidRDefault="009F6DC3" w:rsidP="009F6DC3">
      <w:r>
        <w:tab/>
        <w:t>…</w:t>
      </w:r>
    </w:p>
    <w:p w14:paraId="798EA66A" w14:textId="53A9446A" w:rsidR="009F6DC3" w:rsidRDefault="009F6DC3" w:rsidP="009F6DC3">
      <w:pPr>
        <w:pStyle w:val="Heading3"/>
      </w:pPr>
      <w:r>
        <w:tab/>
      </w:r>
      <w:bookmarkStart w:id="33" w:name="_Toc49865717"/>
      <w:r>
        <w:t xml:space="preserve">Pink and chum salmon </w:t>
      </w:r>
      <w:r w:rsidR="001965D6">
        <w:t>feeding</w:t>
      </w:r>
      <w:r>
        <w:t xml:space="preserve"> and competition</w:t>
      </w:r>
      <w:bookmarkEnd w:id="33"/>
    </w:p>
    <w:p w14:paraId="5FE13201" w14:textId="12A61B11" w:rsidR="007720AD" w:rsidRPr="009F6DC3" w:rsidRDefault="009F6DC3" w:rsidP="009F6DC3">
      <w:r>
        <w:tab/>
        <w:t>…</w:t>
      </w:r>
      <w:r w:rsidR="007720AD">
        <w:rPr>
          <w:b/>
          <w:bCs/>
        </w:rPr>
        <w:br w:type="page"/>
      </w:r>
    </w:p>
    <w:p w14:paraId="6A0E4AB1" w14:textId="556D7900" w:rsidR="00372150" w:rsidRPr="00EB46DF" w:rsidRDefault="000B7AAD" w:rsidP="007720AD">
      <w:pPr>
        <w:pStyle w:val="Heading2"/>
      </w:pPr>
      <w:bookmarkStart w:id="34" w:name="_Toc49865718"/>
      <w:r w:rsidRPr="00EB46DF">
        <w:t>Juvenile pink and chum salmon divide prey resources in response to low foraging</w:t>
      </w:r>
      <w:bookmarkEnd w:id="34"/>
    </w:p>
    <w:p w14:paraId="41545506" w14:textId="77777777" w:rsidR="00372150" w:rsidRPr="00EB46DF" w:rsidRDefault="00372150" w:rsidP="00266C78">
      <w:pPr>
        <w:rPr>
          <w:rFonts w:eastAsia="Times New Roman" w:cs="Times New Roman"/>
        </w:rPr>
      </w:pPr>
    </w:p>
    <w:p w14:paraId="5B4E9029" w14:textId="0DB44A9E" w:rsidR="00372150" w:rsidRPr="00EB46DF" w:rsidRDefault="00372150" w:rsidP="007720AD">
      <w:pPr>
        <w:pStyle w:val="Heading3"/>
      </w:pPr>
      <w:bookmarkStart w:id="35" w:name="_Toc49865719"/>
      <w:r w:rsidRPr="00EB46DF">
        <w:t>Introduction</w:t>
      </w:r>
      <w:bookmarkEnd w:id="35"/>
    </w:p>
    <w:p w14:paraId="6FFD4B95" w14:textId="77777777" w:rsidR="00372150" w:rsidRPr="00EB46DF" w:rsidRDefault="00372150" w:rsidP="00266C78">
      <w:pPr>
        <w:rPr>
          <w:rFonts w:eastAsia="Times New Roman" w:cs="Times New Roman"/>
        </w:rPr>
      </w:pPr>
    </w:p>
    <w:p w14:paraId="63499966" w14:textId="2825F31A" w:rsidR="00BE1091" w:rsidRPr="00EB46DF" w:rsidRDefault="00372150"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acific salmon</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ncorhynchus </w:t>
      </w:r>
      <w:r w:rsidR="00EC7D5B" w:rsidRPr="00EB46DF">
        <w:rPr>
          <w:rFonts w:eastAsia="Times New Roman" w:cs="Times New Roman"/>
          <w:color w:val="000000"/>
        </w:rPr>
        <w:t>spp.)</w:t>
      </w:r>
      <w:r w:rsidR="000D2776" w:rsidRPr="00EB46DF">
        <w:rPr>
          <w:rFonts w:eastAsia="Times New Roman" w:cs="Times New Roman"/>
          <w:color w:val="000000"/>
        </w:rPr>
        <w:t xml:space="preserve"> are </w:t>
      </w:r>
      <w:r w:rsidR="00EE43A3" w:rsidRPr="00EB46DF">
        <w:rPr>
          <w:rFonts w:eastAsia="Times New Roman" w:cs="Times New Roman"/>
          <w:color w:val="000000"/>
        </w:rPr>
        <w:t>irreplaceable</w:t>
      </w:r>
      <w:r w:rsidR="000D2776" w:rsidRPr="00EB46DF">
        <w:rPr>
          <w:rFonts w:eastAsia="Times New Roman" w:cs="Times New Roman"/>
          <w:color w:val="000000"/>
        </w:rPr>
        <w:t xml:space="preserve"> to the cultures</w:t>
      </w:r>
      <w:r w:rsidR="00EC7D5B" w:rsidRPr="00EB46DF">
        <w:rPr>
          <w:rFonts w:eastAsia="Times New Roman" w:cs="Times New Roman"/>
          <w:color w:val="000000"/>
        </w:rPr>
        <w:t>, food security</w:t>
      </w:r>
      <w:r w:rsidR="00EE43A3" w:rsidRPr="00EB46DF">
        <w:rPr>
          <w:rFonts w:eastAsia="Times New Roman" w:cs="Times New Roman"/>
          <w:color w:val="000000"/>
        </w:rPr>
        <w:t xml:space="preserve"> </w:t>
      </w:r>
      <w:r w:rsidR="000D2776" w:rsidRPr="00EB46DF">
        <w:rPr>
          <w:rFonts w:eastAsia="Times New Roman" w:cs="Times New Roman"/>
          <w:color w:val="000000"/>
        </w:rPr>
        <w:t>and ecosystems within the Pacific Northwest, migrating from freshwater to the Pacific Ocean then returning to the</w:t>
      </w:r>
      <w:r w:rsidR="00EE43A3" w:rsidRPr="00EB46DF">
        <w:rPr>
          <w:rFonts w:eastAsia="Times New Roman" w:cs="Times New Roman"/>
          <w:color w:val="000000"/>
        </w:rPr>
        <w:t>ir</w:t>
      </w:r>
      <w:r w:rsidR="000D2776" w:rsidRPr="00EB46DF">
        <w:rPr>
          <w:rFonts w:eastAsia="Times New Roman" w:cs="Times New Roman"/>
          <w:color w:val="000000"/>
        </w:rPr>
        <w:t xml:space="preserve"> natal habitats</w:t>
      </w:r>
      <w:r w:rsidR="00C26FE7"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00DF7973" w:rsidRPr="00EB46DF">
        <w:rPr>
          <w:rFonts w:eastAsia="Times New Roman" w:cs="Times New Roman"/>
          <w:color w:val="000000"/>
        </w:rPr>
        <w:fldChar w:fldCharType="end"/>
      </w:r>
      <w:r w:rsidR="00DF7973"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have the highest abundance and biomass (respectively) of all salmon species due to hatchery production, there have been regional declines</w:t>
      </w:r>
      <w:r w:rsidR="00B776B3">
        <w:rPr>
          <w:rFonts w:eastAsia="Times New Roman" w:cs="Times New Roman"/>
          <w:color w:val="000000"/>
        </w:rPr>
        <w:t xml:space="preserve"> of salmon stocks</w:t>
      </w:r>
      <w:r w:rsidR="008E6F8D" w:rsidRPr="00EB46DF">
        <w:rPr>
          <w:rFonts w:eastAsia="Times New Roman" w:cs="Times New Roman"/>
          <w:color w:val="000000"/>
        </w:rPr>
        <w:t xml:space="preserve"> in British Columbia</w:t>
      </w:r>
      <w:r w:rsidR="00DF7973"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00DF7973"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coastal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00DF7973"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sidRPr="00EB46DF">
        <w:rPr>
          <w:rFonts w:eastAsia="Times New Roman" w:cs="Times New Roman"/>
          <w:color w:val="000000"/>
        </w:rPr>
        <w:fldChar w:fldCharType="separate"/>
      </w:r>
      <w:r w:rsidR="00DF7973" w:rsidRPr="00EB46DF">
        <w:rPr>
          <w:rFonts w:eastAsia="Times New Roman" w:cs="Times New Roman"/>
          <w:noProof/>
          <w:color w:val="000000"/>
        </w:rPr>
        <w:t>(Beamish 2017)</w:t>
      </w:r>
      <w:r w:rsidR="00DF7973"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266C78">
      <w:pPr>
        <w:rPr>
          <w:rFonts w:eastAsia="Times New Roman" w:cs="Times New Roman"/>
          <w:color w:val="000000"/>
        </w:rPr>
      </w:pPr>
    </w:p>
    <w:p w14:paraId="16117CC2" w14:textId="3D445CD6" w:rsidR="000D2776" w:rsidRPr="00EB46DF" w:rsidRDefault="00EE0173"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B776B3">
        <w:rPr>
          <w:rFonts w:eastAsia="Times New Roman" w:cs="Times New Roman"/>
          <w:color w:val="000000"/>
        </w:rPr>
        <w:t xml:space="preserve">larvae </w:t>
      </w:r>
      <w:r w:rsidR="000D2776" w:rsidRPr="00EB46DF">
        <w:rPr>
          <w:rFonts w:eastAsia="Times New Roman" w:cs="Times New Roman"/>
          <w:color w:val="000000"/>
        </w:rPr>
        <w:t>emergenc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266C78">
      <w:pPr>
        <w:rPr>
          <w:rFonts w:eastAsia="Times New Roman" w:cs="Times New Roman"/>
          <w:color w:val="000000"/>
        </w:rPr>
      </w:pPr>
    </w:p>
    <w:p w14:paraId="54C362BB" w14:textId="06EBB5C7" w:rsidR="00580FEA" w:rsidRPr="00EB46DF" w:rsidRDefault="000D2776" w:rsidP="00266C78">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266C78">
      <w:pPr>
        <w:rPr>
          <w:rFonts w:eastAsia="Times New Roman" w:cs="Times New Roman"/>
          <w:color w:val="000000"/>
        </w:rPr>
      </w:pPr>
    </w:p>
    <w:p w14:paraId="5D905EAF" w14:textId="0EA8E623" w:rsidR="00CA6BD3" w:rsidRPr="00EB46DF" w:rsidRDefault="000B18FB" w:rsidP="00266C78">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id":"ITEM-2","issued":{"date-parts":[["1969"]]},"page":"2219-2223","title":"Stomach Contents of Juvenile Pacific Salmon in Chatham Sound and Adjacent Waters","type":"article-journal","volume":"26"},"uris":["http://www.mendeley.com/documents/?uuid=92667dbc-fcaf-4063-a351-501f2aafeed8"]}],"mendeley":{"formattedCitation":"(Manzer, 1969; Perry et al., 1996)","plainTextFormattedCitation":"(Manzer, 1969; Perry et al., 1996)","previouslyFormattedCitation":"(Manzer, 1969; Perry et al., 1996)"},"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commentRangeStart w:id="36"/>
      <w:r w:rsidR="00AC0522" w:rsidRPr="00EB46DF">
        <w:rPr>
          <w:rFonts w:eastAsia="Times New Roman" w:cs="Times New Roman"/>
          <w:color w:val="000000"/>
        </w:rPr>
        <w:t>but</w:t>
      </w:r>
      <w:commentRangeEnd w:id="36"/>
      <w:r w:rsidR="00AC0522">
        <w:rPr>
          <w:rStyle w:val="CommentReference"/>
        </w:rPr>
        <w:commentReference w:id="36"/>
      </w:r>
      <w:r w:rsidR="00AC0522" w:rsidRPr="00EB46DF">
        <w:rPr>
          <w:rFonts w:eastAsia="Times New Roman" w:cs="Times New Roman"/>
          <w:color w:val="000000"/>
        </w:rPr>
        <w:t xml:space="preserve">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B64F00">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ins w:id="37" w:author="Vanessa Fladmark" w:date="2020-09-07T14:56:00Z">
        <w:r w:rsidR="00AC0522">
          <w:rPr>
            <w:rFonts w:eastAsia="Times New Roman" w:cs="Times New Roman"/>
            <w:color w:val="000000"/>
          </w:rPr>
          <w:t>Stable isotope analysis of salmon muscle tissue reflects more broad diet patterns of carbon and nitrogen signatures of zooplankton prey integrated over a month, whereas stomach analysis is a more refined snapshot that can reflect the nuances of specific zooplankton species preyed upon.</w:t>
        </w:r>
      </w:ins>
    </w:p>
    <w:p w14:paraId="60D813FA" w14:textId="5C833DF4" w:rsidR="008E06FB" w:rsidRPr="00EB46DF" w:rsidRDefault="008E06FB" w:rsidP="00266C78">
      <w:pPr>
        <w:rPr>
          <w:rFonts w:eastAsia="Times New Roman" w:cs="Times New Roman"/>
          <w:color w:val="000000"/>
        </w:rPr>
      </w:pPr>
    </w:p>
    <w:p w14:paraId="31EC9534" w14:textId="2E2E12A3" w:rsidR="008E06FB" w:rsidRPr="00EB46DF" w:rsidRDefault="008E06FB" w:rsidP="00266C78">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of survival and the impact of th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xml:space="preserve">. Therefore, “trophic niche” </w:t>
      </w:r>
      <w:r w:rsidR="00A90378" w:rsidRPr="00EB46DF">
        <w:rPr>
          <w:rFonts w:eastAsia="Times New Roman" w:cs="Times New Roman"/>
          <w:color w:val="000000"/>
        </w:rPr>
        <w:t xml:space="preserve">of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considered the 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Essentially, trophic niche is an organism’s role within the food web</w:t>
      </w:r>
      <w:r w:rsidR="001F521B" w:rsidRPr="00EB46DF">
        <w:rPr>
          <w:rFonts w:eastAsia="Times New Roman" w:cs="Times New Roman"/>
          <w:color w:val="000000"/>
        </w:rPr>
        <w:t>;</w:t>
      </w:r>
      <w:r w:rsidRPr="00EB46DF">
        <w:rPr>
          <w:rFonts w:eastAsia="Times New Roman" w:cs="Times New Roman"/>
          <w:color w:val="000000"/>
        </w:rPr>
        <w:t xml:space="preserve"> it can be dynamic over time and coexisting species cannot occupy the same niche </w:t>
      </w:r>
      <w:r w:rsidR="001F521B" w:rsidRPr="00EB46DF">
        <w:rPr>
          <w:rFonts w:eastAsia="Times New Roman" w:cs="Times New Roman"/>
          <w:color w:val="000000"/>
        </w:rPr>
        <w:t xml:space="preserve">as this </w:t>
      </w:r>
      <w:r w:rsidR="00371D32" w:rsidRPr="00EB46DF">
        <w:rPr>
          <w:rFonts w:eastAsia="Times New Roman" w:cs="Times New Roman"/>
          <w:color w:val="000000"/>
        </w:rPr>
        <w:t>lead</w:t>
      </w:r>
      <w:r w:rsidR="00B753AC" w:rsidRPr="00EB46DF">
        <w:rPr>
          <w:rFonts w:eastAsia="Times New Roman" w:cs="Times New Roman"/>
          <w:color w:val="000000"/>
        </w:rPr>
        <w:t>s</w:t>
      </w:r>
      <w:r w:rsidR="00371D32" w:rsidRPr="00EB46DF">
        <w:rPr>
          <w:rFonts w:eastAsia="Times New Roman" w:cs="Times New Roman"/>
          <w:color w:val="000000"/>
        </w:rPr>
        <w:t xml:space="preserve"> to </w:t>
      </w:r>
      <w:r w:rsidR="00B776B3">
        <w:rPr>
          <w:rFonts w:eastAsia="Times New Roman" w:cs="Times New Roman"/>
          <w:color w:val="000000"/>
        </w:rPr>
        <w:t xml:space="preserve">a </w:t>
      </w:r>
      <w:r w:rsidRPr="00EB46DF">
        <w:rPr>
          <w:rFonts w:eastAsia="Times New Roman" w:cs="Times New Roman"/>
          <w:color w:val="000000"/>
        </w:rPr>
        <w:t>compet</w:t>
      </w:r>
      <w:r w:rsidR="00371D32" w:rsidRPr="00EB46DF">
        <w:rPr>
          <w:rFonts w:eastAsia="Times New Roman" w:cs="Times New Roman"/>
          <w:color w:val="000000"/>
        </w:rPr>
        <w:t xml:space="preserve">itive </w:t>
      </w:r>
      <w:r w:rsidRPr="00EB46DF">
        <w:rPr>
          <w:rFonts w:eastAsia="Times New Roman" w:cs="Times New Roman"/>
          <w:color w:val="000000"/>
        </w:rPr>
        <w:t>e</w:t>
      </w:r>
      <w:r w:rsidR="00371D32" w:rsidRPr="00EB46DF">
        <w:rPr>
          <w:rFonts w:eastAsia="Times New Roman" w:cs="Times New Roman"/>
          <w:color w:val="000000"/>
        </w:rPr>
        <w:t>xclusion</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0A705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Hardin, 1960)</w:t>
      </w:r>
      <w:r w:rsidR="003E451F" w:rsidRPr="00EB46DF">
        <w:rPr>
          <w:rFonts w:eastAsia="Times New Roman" w:cs="Times New Roman"/>
          <w:color w:val="000000"/>
        </w:rPr>
        <w:fldChar w:fldCharType="end"/>
      </w:r>
      <w:r w:rsidRPr="00EB46DF">
        <w:rPr>
          <w:rFonts w:eastAsia="Times New Roman" w:cs="Times New Roman"/>
          <w:color w:val="000000"/>
        </w:rPr>
        <w:t>.</w:t>
      </w:r>
    </w:p>
    <w:p w14:paraId="233AD0DF" w14:textId="77777777" w:rsidR="00CA6BD3" w:rsidRPr="00EB46DF" w:rsidRDefault="00CA6BD3" w:rsidP="00266C78">
      <w:pPr>
        <w:rPr>
          <w:rFonts w:eastAsia="Times New Roman" w:cs="Times New Roman"/>
          <w:color w:val="000000"/>
        </w:rPr>
      </w:pPr>
    </w:p>
    <w:p w14:paraId="5E714821" w14:textId="403997E1" w:rsidR="000D2776" w:rsidRPr="00EB46DF" w:rsidRDefault="00CB61B8"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 trends for pink and chum salmon have been shown in adults, research is limited for these foraging behaviours in outmigrating juveniles. </w:t>
      </w:r>
    </w:p>
    <w:p w14:paraId="3AE91519" w14:textId="77777777" w:rsidR="00CB61B8" w:rsidRPr="00EB46DF" w:rsidRDefault="00CB61B8" w:rsidP="00266C78">
      <w:pPr>
        <w:rPr>
          <w:rFonts w:eastAsia="Times New Roman" w:cs="Times New Roman"/>
          <w:color w:val="000000"/>
        </w:rPr>
      </w:pPr>
    </w:p>
    <w:p w14:paraId="1ADB2445" w14:textId="58471E52" w:rsidR="000D2776" w:rsidRPr="00EB46DF" w:rsidRDefault="000D2776" w:rsidP="00266C78">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005FA" w:rsidRPr="00EB46DF">
        <w:rPr>
          <w:rFonts w:eastAsia="Times New Roman" w:cs="Times New Roman"/>
          <w:color w:val="000000"/>
        </w:rPr>
        <w:t xml:space="preserve">produced </w:t>
      </w:r>
      <w:r w:rsidRPr="00EB46DF">
        <w:rPr>
          <w:rFonts w:eastAsia="Times New Roman" w:cs="Times New Roman"/>
          <w:color w:val="000000"/>
        </w:rPr>
        <w:t>by bottom up effect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w:t>
      </w:r>
      <w:proofErr w:type="spellStart"/>
      <w:r w:rsidR="00B36CFE" w:rsidRPr="00EB46DF">
        <w:rPr>
          <w:rFonts w:eastAsia="Times New Roman" w:cs="Times New Roman"/>
          <w:color w:val="000000"/>
        </w:rPr>
        <w:t>SoG</w:t>
      </w:r>
      <w:proofErr w:type="spellEnd"/>
      <w:r w:rsidR="00B36CFE" w:rsidRPr="00EB46DF">
        <w:rPr>
          <w:rFonts w:eastAsia="Times New Roman" w:cs="Times New Roman"/>
          <w:color w:val="000000"/>
        </w:rPr>
        <w:t>)</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r w:rsidR="00063D72" w:rsidRPr="00EB46DF">
        <w:rPr>
          <w:rFonts w:eastAsia="Times New Roman" w:cs="Times New Roman"/>
          <w:color w:val="000000"/>
        </w:rPr>
        <w:t>which</w:t>
      </w:r>
      <w:r w:rsidR="00ED6720" w:rsidRPr="00EB46DF">
        <w:rPr>
          <w:rFonts w:eastAsia="Times New Roman" w:cs="Times New Roman"/>
          <w:color w:val="000000"/>
        </w:rPr>
        <w:t xml:space="preserve"> differ in oceanographic properties and zooplankton communities</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Khangaonkar et al., 2017; Mahara, 2018)</w:t>
      </w:r>
      <w:r w:rsidR="00776754" w:rsidRPr="00EB46DF">
        <w:rPr>
          <w:rFonts w:eastAsia="Times New Roman" w:cs="Times New Roman"/>
          <w:color w:val="000000"/>
        </w:rPr>
        <w:fldChar w:fldCharType="end"/>
      </w:r>
      <w:r w:rsidR="00ED6720" w:rsidRPr="00EB46DF">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almon then migrate through 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Pr="00EB46DF">
        <w:rPr>
          <w:rFonts w:eastAsia="Times New Roman" w:cs="Times New Roman"/>
          <w:color w:val="000000"/>
        </w:rPr>
        <w:t xml:space="preserve"> </w:t>
      </w:r>
      <w:r w:rsidR="005F1EA6" w:rsidRPr="00EB46DF">
        <w:rPr>
          <w:rFonts w:eastAsia="Times New Roman" w:cs="Times New Roman"/>
          <w:color w:val="000000"/>
        </w:rPr>
        <w:t>experienced food shortage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Therefore, salmon are able to survive this challenging route of DI-JS since it is book-ended with high feeding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w:t>
      </w:r>
      <w:proofErr w:type="spellStart"/>
      <w:r w:rsidR="00BB1569">
        <w:rPr>
          <w:rFonts w:eastAsia="Times New Roman" w:cs="Times New Roman"/>
          <w:color w:val="000000"/>
        </w:rPr>
        <w:t>N</w:t>
      </w:r>
      <w:r w:rsidR="00B64F00">
        <w:rPr>
          <w:rFonts w:eastAsia="Times New Roman" w:cs="Times New Roman"/>
          <w:color w:val="000000"/>
        </w:rPr>
        <w:t>SoG</w:t>
      </w:r>
      <w:proofErr w:type="spellEnd"/>
      <w:r w:rsidR="00BB1569">
        <w:rPr>
          <w:rFonts w:eastAsia="Times New Roman" w:cs="Times New Roman"/>
          <w:color w:val="000000"/>
        </w:rPr>
        <w:t>)</w:t>
      </w:r>
      <w:r w:rsidR="00B64F00">
        <w:rPr>
          <w:rFonts w:eastAsia="Times New Roman" w:cs="Times New Roman"/>
          <w:color w:val="000000"/>
        </w:rPr>
        <w:t xml:space="preserve"> and QCSt</w:t>
      </w:r>
      <w:r w:rsidR="00B776B3">
        <w:rPr>
          <w:rFonts w:eastAsia="Times New Roman" w:cs="Times New Roman"/>
          <w:color w:val="000000"/>
        </w:rPr>
        <w:t>. However,</w:t>
      </w:r>
      <w:r w:rsidR="00B64F00">
        <w:rPr>
          <w:rFonts w:eastAsia="Times New Roman" w:cs="Times New Roman"/>
          <w:color w:val="000000"/>
        </w:rPr>
        <w:t xml:space="preserve"> if ocean conditions change and these refuge areas become unproductive, it can have devastating effects on salmon survival </w:t>
      </w:r>
      <w:r w:rsidR="00B64F00">
        <w:rPr>
          <w:rFonts w:eastAsia="Times New Roman" w:cs="Times New Roman"/>
          <w:color w:val="000000"/>
        </w:rPr>
        <w:fldChar w:fldCharType="begin" w:fldLock="1"/>
      </w:r>
      <w:r w:rsidR="003F3A41">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00B64F00">
        <w:rPr>
          <w:rFonts w:eastAsia="Times New Roman" w:cs="Times New Roman"/>
          <w:color w:val="000000"/>
        </w:rPr>
        <w:fldChar w:fldCharType="separate"/>
      </w:r>
      <w:r w:rsidR="003F3A41" w:rsidRPr="003F3A41">
        <w:rPr>
          <w:rFonts w:eastAsia="Times New Roman" w:cs="Times New Roman"/>
          <w:noProof/>
          <w:color w:val="000000"/>
        </w:rPr>
        <w:t>(Beamish et al., 2012; Mckinnell et al., 2014)</w:t>
      </w:r>
      <w:r w:rsidR="00B64F00">
        <w:rPr>
          <w:rFonts w:eastAsia="Times New Roman" w:cs="Times New Roman"/>
          <w:color w:val="000000"/>
        </w:rPr>
        <w:fldChar w:fldCharType="end"/>
      </w:r>
      <w:r w:rsidR="00B64F00">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B64F00" w:rsidRPr="00EB46D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266C78">
      <w:pPr>
        <w:rPr>
          <w:rFonts w:eastAsia="Times New Roman" w:cs="Times New Roman"/>
          <w:color w:val="000000"/>
        </w:rPr>
      </w:pPr>
    </w:p>
    <w:p w14:paraId="1B4EB8C6" w14:textId="19D60D9A" w:rsidR="000D2776" w:rsidRPr="00EB46DF" w:rsidRDefault="000D2776" w:rsidP="00266C78">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266C78">
      <w:pPr>
        <w:rPr>
          <w:rFonts w:eastAsia="Times New Roman" w:cs="Times New Roman"/>
          <w:color w:val="000000"/>
        </w:rPr>
      </w:pPr>
    </w:p>
    <w:p w14:paraId="7F782EFB" w14:textId="78FE9B19" w:rsidR="00BB1CD8" w:rsidRPr="00EB46DF" w:rsidRDefault="00BB1CD8" w:rsidP="00266C78">
      <w:pPr>
        <w:rPr>
          <w:rFonts w:eastAsia="Times New Roman" w:cs="Times New Roman"/>
          <w:color w:val="000000"/>
        </w:rPr>
      </w:pPr>
      <w:r>
        <w:rPr>
          <w:rFonts w:eastAsia="Times New Roman" w:cs="Times New Roman"/>
          <w:color w:val="000000"/>
        </w:rPr>
        <w:tab/>
        <w:t>This research addressed a knowledge gap of pink and chum foraging behaviour and competition</w:t>
      </w:r>
      <w:r w:rsidR="00060858">
        <w:rPr>
          <w:rFonts w:eastAsia="Times New Roman" w:cs="Times New Roman"/>
          <w:color w:val="000000"/>
        </w:rPr>
        <w:t xml:space="preserve"> </w:t>
      </w:r>
      <w:r w:rsidR="005B1359">
        <w:rPr>
          <w:rFonts w:eastAsia="Times New Roman" w:cs="Times New Roman"/>
          <w:color w:val="000000"/>
        </w:rPr>
        <w:t>with</w:t>
      </w:r>
      <w:r w:rsidR="001D077D">
        <w:rPr>
          <w:rFonts w:eastAsia="Times New Roman" w:cs="Times New Roman"/>
          <w:color w:val="000000"/>
        </w:rPr>
        <w:t xml:space="preserve"> varying in situ 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early marine </w:t>
      </w:r>
      <w:r w:rsidR="00060858">
        <w:rPr>
          <w:rFonts w:eastAsia="Times New Roman" w:cs="Times New Roman"/>
          <w:color w:val="000000"/>
        </w:rPr>
        <w:t>migration</w:t>
      </w:r>
      <w:r>
        <w:rPr>
          <w:rFonts w:eastAsia="Times New Roman" w:cs="Times New Roman"/>
          <w:color w:val="000000"/>
        </w:rPr>
        <w:t xml:space="preserve">. This study aimed to (a) quantify and compare juvenile pink and chum salmon diets in areas of contrasting foraging conditions in southern B.C.; (b) assess potential competition between </w:t>
      </w:r>
      <w:r w:rsidR="00060858">
        <w:rPr>
          <w:rFonts w:eastAsia="Times New Roman" w:cs="Times New Roman"/>
          <w:color w:val="000000"/>
        </w:rPr>
        <w:t xml:space="preserve">juvenile </w:t>
      </w:r>
      <w:r>
        <w:rPr>
          <w:rFonts w:eastAsia="Times New Roman" w:cs="Times New Roman"/>
          <w:color w:val="000000"/>
        </w:rPr>
        <w:t>pink and chum salmon and (c) describe the trophic niches juvenile pink and chum salmon occupy</w:t>
      </w:r>
      <w:r w:rsidRPr="00BB1CD8">
        <w:rPr>
          <w:rFonts w:eastAsia="Times New Roman" w:cs="Times New Roman"/>
          <w:color w:val="000000"/>
        </w:rPr>
        <w:t xml:space="preserve"> </w:t>
      </w:r>
      <w:r>
        <w:rPr>
          <w:rFonts w:eastAsia="Times New Roman" w:cs="Times New Roman"/>
          <w:color w:val="000000"/>
        </w:rPr>
        <w:t xml:space="preserve">under contrasting foraging conditions. The prediction was that low </w:t>
      </w:r>
      <w:r w:rsidR="00B776B3">
        <w:rPr>
          <w:rFonts w:eastAsia="Times New Roman" w:cs="Times New Roman"/>
          <w:color w:val="000000"/>
        </w:rPr>
        <w:t xml:space="preserve">prey </w:t>
      </w:r>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47D05C87" w14:textId="77777777" w:rsidR="00372150" w:rsidRPr="00EB46DF" w:rsidRDefault="00372150" w:rsidP="00266C78">
      <w:pPr>
        <w:rPr>
          <w:rFonts w:eastAsia="Times New Roman" w:cs="Times New Roman"/>
        </w:rPr>
      </w:pPr>
    </w:p>
    <w:p w14:paraId="1F7A83A8" w14:textId="7C9468D1" w:rsidR="00372150" w:rsidRDefault="00372150" w:rsidP="007720AD">
      <w:pPr>
        <w:pStyle w:val="Heading3"/>
      </w:pPr>
      <w:bookmarkStart w:id="38" w:name="_Toc49865720"/>
      <w:r w:rsidRPr="00EB46DF">
        <w:t>Methods</w:t>
      </w:r>
      <w:bookmarkEnd w:id="38"/>
    </w:p>
    <w:p w14:paraId="6DCBEB8C" w14:textId="43184382" w:rsidR="00A1270A" w:rsidRDefault="00A1270A" w:rsidP="00A1270A"/>
    <w:p w14:paraId="14E2B090" w14:textId="2D8433DD" w:rsidR="00A1270A" w:rsidRPr="00A1270A" w:rsidRDefault="00A1270A" w:rsidP="00A1270A">
      <w:pPr>
        <w:pStyle w:val="Heading4"/>
      </w:pPr>
      <w:bookmarkStart w:id="39" w:name="_Toc49865721"/>
      <w:r>
        <w:t>Field sampling</w:t>
      </w:r>
      <w:bookmarkEnd w:id="39"/>
    </w:p>
    <w:p w14:paraId="3A198AFD" w14:textId="77777777" w:rsidR="00372150" w:rsidRPr="00EB46DF" w:rsidRDefault="00372150" w:rsidP="00266C78">
      <w:pPr>
        <w:rPr>
          <w:rFonts w:eastAsia="Times New Roman" w:cs="Times New Roman"/>
        </w:rPr>
      </w:pPr>
    </w:p>
    <w:p w14:paraId="440415D3" w14:textId="389B574D" w:rsidR="003E0C2D" w:rsidRPr="00EB46DF" w:rsidRDefault="00372150" w:rsidP="00266C78">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rPr>
      </w:pPr>
    </w:p>
    <w:p w14:paraId="745D8BFA" w14:textId="6BA30256" w:rsidR="001C45E1" w:rsidRPr="00EB46DF" w:rsidRDefault="003E0C2D" w:rsidP="00266C78">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1C45E1" w:rsidRPr="00EB46DF">
        <w:rPr>
          <w:rFonts w:eastAsia="Times New Roman" w:cs="Times New Roman"/>
          <w:color w:val="000000"/>
        </w:rPr>
        <w:t xml:space="preserve"> For this study, six sites (three from each region) 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9827BE" w:rsidRPr="00EB46DF">
        <w:rPr>
          <w:rFonts w:eastAsia="Times New Roman" w:cs="Times New Roman"/>
          <w:color w:val="000000"/>
        </w:rPr>
        <w:t xml:space="preserve">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p>
    <w:p w14:paraId="75A0A7C2" w14:textId="77777777" w:rsidR="001C45E1" w:rsidRPr="00EB46DF" w:rsidRDefault="001C45E1" w:rsidP="00266C78">
      <w:pPr>
        <w:rPr>
          <w:rFonts w:eastAsia="Times New Roman" w:cs="Times New Roman"/>
          <w:color w:val="000000"/>
        </w:rPr>
      </w:pPr>
    </w:p>
    <w:p w14:paraId="060A8B73" w14:textId="1249E32B" w:rsidR="0078618D" w:rsidRPr="00EB46DF" w:rsidRDefault="001C45E1" w:rsidP="00266C78">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185709">
      <w:pPr>
        <w:rPr>
          <w:rFonts w:eastAsia="Times New Roman" w:cs="Times New Roman"/>
          <w:color w:val="000000"/>
        </w:rPr>
      </w:pPr>
    </w:p>
    <w:p w14:paraId="5A5E1DD4" w14:textId="76D309C1" w:rsidR="00FA59E5" w:rsidRDefault="00FA59E5" w:rsidP="00185709">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185709">
      <w:pPr>
        <w:rPr>
          <w:rFonts w:eastAsia="Times New Roman" w:cs="Times New Roman"/>
        </w:rPr>
      </w:pPr>
    </w:p>
    <w:p w14:paraId="609A8B5C" w14:textId="3AB7B9DD" w:rsidR="00A1270A" w:rsidRDefault="00A1270A" w:rsidP="00A1270A">
      <w:pPr>
        <w:pStyle w:val="Heading4"/>
      </w:pPr>
      <w:bookmarkStart w:id="40" w:name="_Toc49865722"/>
      <w:r>
        <w:t>Zooplankton and salmon stomach content analysis</w:t>
      </w:r>
      <w:bookmarkEnd w:id="40"/>
    </w:p>
    <w:p w14:paraId="1AD4A833" w14:textId="77777777" w:rsidR="00A1270A" w:rsidRDefault="00A1270A" w:rsidP="00185709">
      <w:pPr>
        <w:rPr>
          <w:rFonts w:eastAsia="Times New Roman" w:cs="Times New Roman"/>
          <w:color w:val="000000"/>
        </w:rPr>
      </w:pPr>
    </w:p>
    <w:p w14:paraId="0E101D16" w14:textId="6E3D76F3" w:rsidR="00185709" w:rsidRPr="00EB46DF" w:rsidRDefault="00185709" w:rsidP="00185709">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266C78">
      <w:pPr>
        <w:rPr>
          <w:rFonts w:eastAsia="Times New Roman" w:cs="Times New Roman"/>
        </w:rPr>
      </w:pPr>
      <w:r>
        <w:rPr>
          <w:rFonts w:eastAsia="Times New Roman" w:cs="Times New Roman"/>
        </w:rPr>
        <w:tab/>
      </w:r>
    </w:p>
    <w:p w14:paraId="2B2FBA17" w14:textId="192A28DA" w:rsidR="00CE7AC8" w:rsidRPr="00D0733D" w:rsidRDefault="00D0733D" w:rsidP="00266C78">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266C78">
      <w:pPr>
        <w:rPr>
          <w:rFonts w:eastAsia="Times New Roman" w:cs="Times New Roman"/>
          <w:color w:val="000000"/>
        </w:rPr>
      </w:pPr>
    </w:p>
    <w:p w14:paraId="1DF31700" w14:textId="0C825503" w:rsidR="00A1270A" w:rsidRPr="00EB46DF" w:rsidRDefault="00A1270A" w:rsidP="00A1270A">
      <w:pPr>
        <w:pStyle w:val="Heading4"/>
      </w:pPr>
      <w:bookmarkStart w:id="41" w:name="_Toc49865723"/>
      <w:r>
        <w:t>Data analysis</w:t>
      </w:r>
      <w:bookmarkEnd w:id="41"/>
    </w:p>
    <w:p w14:paraId="011412CD" w14:textId="77777777" w:rsidR="00C6340E" w:rsidRPr="00EB46DF" w:rsidRDefault="00C6340E" w:rsidP="00266C78">
      <w:pPr>
        <w:rPr>
          <w:rFonts w:eastAsia="Times New Roman" w:cs="Times New Roman"/>
        </w:rPr>
      </w:pPr>
    </w:p>
    <w:p w14:paraId="5D06BFD4" w14:textId="66FA0C0B" w:rsidR="00F9754A" w:rsidRPr="00F9754A" w:rsidRDefault="00372150" w:rsidP="00266C78">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266C78">
      <w:pPr>
        <w:rPr>
          <w:rFonts w:eastAsia="Times New Roman" w:cs="Times New Roman"/>
        </w:rPr>
      </w:pPr>
    </w:p>
    <w:p w14:paraId="4F54A042" w14:textId="7942F8C9" w:rsidR="00266C78" w:rsidRPr="00F522E9" w:rsidRDefault="00372150" w:rsidP="00266C78">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4C2951">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266C78">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F9754A">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266C78">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4C2951">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266C78">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37A1B253" w:rsidR="009A7C9E" w:rsidRPr="009A7C9E" w:rsidRDefault="00050ACA" w:rsidP="00266C78">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266C78">
      <w:pPr>
        <w:rPr>
          <w:rFonts w:eastAsia="Times New Roman" w:cs="Times New Roman"/>
        </w:rPr>
      </w:pPr>
    </w:p>
    <w:p w14:paraId="1B57B28B" w14:textId="597F2CF5" w:rsidR="00372150" w:rsidRDefault="00372150" w:rsidP="007720AD">
      <w:pPr>
        <w:pStyle w:val="Heading3"/>
      </w:pPr>
      <w:bookmarkStart w:id="42" w:name="_Toc49865724"/>
      <w:r w:rsidRPr="00EB46DF">
        <w:t>Results</w:t>
      </w:r>
      <w:bookmarkEnd w:id="42"/>
    </w:p>
    <w:p w14:paraId="66AE93BA" w14:textId="5266383C" w:rsidR="00A1270A" w:rsidRDefault="00A1270A" w:rsidP="00A1270A"/>
    <w:p w14:paraId="368844B1" w14:textId="5D1F5ED5" w:rsidR="00A1270A" w:rsidRPr="00A1270A" w:rsidRDefault="00A1270A" w:rsidP="00A1270A">
      <w:pPr>
        <w:pStyle w:val="Heading4"/>
      </w:pPr>
      <w:bookmarkStart w:id="43" w:name="_Toc49865725"/>
      <w:r>
        <w:t>Environmental conditions and zooplankton</w:t>
      </w:r>
      <w:bookmarkEnd w:id="43"/>
    </w:p>
    <w:p w14:paraId="0E693BCA" w14:textId="77777777" w:rsidR="00372150" w:rsidRPr="00EB46DF" w:rsidRDefault="00372150" w:rsidP="00266C78">
      <w:pPr>
        <w:rPr>
          <w:rFonts w:eastAsia="Times New Roman" w:cs="Times New Roman"/>
        </w:rPr>
      </w:pPr>
    </w:p>
    <w:p w14:paraId="3928CF80" w14:textId="45AC69BE" w:rsidR="00B776B3" w:rsidRDefault="00372150" w:rsidP="00B776B3">
      <w:pPr>
        <w:rPr>
          <w:ins w:id="44" w:author="Vanessa Fladmark" w:date="2020-09-07T09:36:00Z"/>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307C83">
        <w:rPr>
          <w:rFonts w:eastAsia="Times New Roman" w:cs="Times New Roman"/>
          <w:color w:val="000000"/>
        </w:rPr>
        <w:fldChar w:fldCharType="begin"/>
      </w:r>
      <w:r w:rsidR="00307C83">
        <w:rPr>
          <w:rFonts w:eastAsia="Times New Roman" w:cs="Times New Roman"/>
          <w:color w:val="000000"/>
        </w:rPr>
        <w:instrText xml:space="preserve"> REF _Ref47175905 \h </w:instrText>
      </w:r>
      <w:r w:rsidR="00307C83">
        <w:rPr>
          <w:rFonts w:eastAsia="Times New Roman" w:cs="Times New Roman"/>
          <w:color w:val="000000"/>
        </w:rPr>
      </w:r>
      <w:r w:rsidR="00307C83">
        <w:rPr>
          <w:rFonts w:eastAsia="Times New Roman" w:cs="Times New Roman"/>
          <w:color w:val="000000"/>
        </w:rPr>
        <w:fldChar w:fldCharType="separate"/>
      </w:r>
      <w:r w:rsidR="00307C83">
        <w:t xml:space="preserve">Table </w:t>
      </w:r>
      <w:r w:rsidR="00307C83">
        <w:rPr>
          <w:noProof/>
        </w:rPr>
        <w:t>2</w:t>
      </w:r>
      <w:r w:rsidR="00307C83">
        <w:t>.</w:t>
      </w:r>
      <w:r w:rsidR="00307C83">
        <w:rPr>
          <w:noProof/>
        </w:rPr>
        <w:t>1</w:t>
      </w:r>
      <w:r w:rsidR="00307C83">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ha</w:t>
      </w:r>
      <w:r w:rsidR="00241A3C" w:rsidRPr="00EB46DF">
        <w:rPr>
          <w:rFonts w:eastAsia="Times New Roman" w:cs="Times New Roman"/>
          <w:color w:val="000000"/>
        </w:rPr>
        <w:t>d</w:t>
      </w:r>
      <w:r w:rsidRPr="00EB46DF">
        <w:rPr>
          <w:rFonts w:eastAsia="Times New Roman" w:cs="Times New Roman"/>
          <w:color w:val="000000"/>
        </w:rPr>
        <w:t xml:space="preserve"> high freshwater influence</w:t>
      </w:r>
      <w:r w:rsidR="00901FAA">
        <w:rPr>
          <w:rFonts w:eastAsia="Times New Roman" w:cs="Times New Roman"/>
          <w:color w:val="000000"/>
        </w:rPr>
        <w:t xml:space="preserve"> and stratified conditions</w:t>
      </w:r>
      <w:r w:rsidRPr="00EB46DF">
        <w:rPr>
          <w:rFonts w:eastAsia="Times New Roman" w:cs="Times New Roman"/>
          <w:color w:val="000000"/>
        </w:rPr>
        <w:t>, with surface salinity of 2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and temperature of 17</w:t>
      </w:r>
      <w:r w:rsidRPr="00EB46DF">
        <w:rPr>
          <w:rFonts w:eastAsia="Times New Roman" w:cs="Times New Roman"/>
          <w:color w:val="000000"/>
          <w:vertAlign w:val="superscript"/>
        </w:rPr>
        <w:t>o</w:t>
      </w:r>
      <w:r w:rsidRPr="00EB46DF">
        <w:rPr>
          <w:rFonts w:eastAsia="Times New Roman" w:cs="Times New Roman"/>
          <w:color w:val="000000"/>
        </w:rPr>
        <w:t>C</w:t>
      </w:r>
      <w:r w:rsidR="00901FAA">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38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rPr>
        <w:fldChar w:fldCharType="end"/>
      </w:r>
      <w:r w:rsidR="00901FAA">
        <w:rPr>
          <w:rFonts w:eastAsia="Times New Roman" w:cs="Times New Roman"/>
          <w:color w:val="000000"/>
        </w:rPr>
        <w:t>). Whereas,</w:t>
      </w:r>
      <w:r w:rsidRPr="00EB46DF">
        <w:rPr>
          <w:rFonts w:eastAsia="Times New Roman" w:cs="Times New Roman"/>
          <w:color w:val="000000"/>
        </w:rPr>
        <w:t xml:space="preserve"> </w:t>
      </w:r>
      <w:r w:rsidR="00901FAA">
        <w:rPr>
          <w:rFonts w:eastAsia="Times New Roman" w:cs="Times New Roman"/>
          <w:color w:val="000000"/>
        </w:rPr>
        <w:t>the other Discovery Islands sites were more well-mixed,</w:t>
      </w:r>
      <w:r w:rsidRPr="00EB46DF">
        <w:rPr>
          <w:rFonts w:eastAsia="Times New Roman" w:cs="Times New Roman"/>
          <w:color w:val="000000"/>
        </w:rPr>
        <w:t xml:space="preserve"> D09</w:t>
      </w:r>
      <w:r w:rsidR="00901FAA">
        <w:rPr>
          <w:rFonts w:eastAsia="Times New Roman" w:cs="Times New Roman"/>
          <w:color w:val="000000"/>
        </w:rPr>
        <w:t xml:space="preserve"> had</w:t>
      </w:r>
      <w:r w:rsidRPr="00EB46DF">
        <w:rPr>
          <w:rFonts w:eastAsia="Times New Roman" w:cs="Times New Roman"/>
          <w:color w:val="000000"/>
        </w:rPr>
        <w:t xml:space="preserve"> 28.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salinity and 12</w:t>
      </w:r>
      <w:r w:rsidRPr="00EB46DF">
        <w:rPr>
          <w:rFonts w:eastAsia="Times New Roman" w:cs="Times New Roman"/>
          <w:color w:val="000000"/>
          <w:vertAlign w:val="superscript"/>
        </w:rPr>
        <w:t>o</w:t>
      </w:r>
      <w:r w:rsidRPr="00EB46DF">
        <w:rPr>
          <w:rFonts w:eastAsia="Times New Roman" w:cs="Times New Roman"/>
          <w:color w:val="000000"/>
        </w:rPr>
        <w:t>C</w:t>
      </w:r>
      <w:r w:rsidR="00AE4E5F">
        <w:rPr>
          <w:rFonts w:eastAsia="Times New Roman" w:cs="Times New Roman"/>
          <w:color w:val="000000"/>
        </w:rPr>
        <w:t>,</w:t>
      </w:r>
      <w:r w:rsidRPr="00EB46DF">
        <w:rPr>
          <w:rFonts w:eastAsia="Times New Roman" w:cs="Times New Roman"/>
          <w:color w:val="000000"/>
        </w:rPr>
        <w:t xml:space="preserve"> and D11</w:t>
      </w:r>
      <w:r w:rsidR="00AE4E5F">
        <w:rPr>
          <w:rFonts w:eastAsia="Times New Roman" w:cs="Times New Roman"/>
          <w:color w:val="000000"/>
        </w:rPr>
        <w:t>,</w:t>
      </w:r>
      <w:r w:rsidR="00EF046A">
        <w:rPr>
          <w:rFonts w:eastAsia="Times New Roman" w:cs="Times New Roman"/>
          <w:color w:val="000000"/>
        </w:rPr>
        <w:t xml:space="preserve"> 29</w:t>
      </w:r>
      <w:r w:rsidR="00EF046A" w:rsidRPr="002C5909">
        <w:rPr>
          <w:rFonts w:eastAsia="Times New Roman" w:cs="Times New Roman"/>
          <w:color w:val="000000" w:themeColor="text1"/>
          <w:shd w:val="clear" w:color="auto" w:fill="FFFFFF"/>
        </w:rPr>
        <w:t>‰</w:t>
      </w:r>
      <w:r w:rsidR="00EF046A">
        <w:rPr>
          <w:rFonts w:eastAsia="Times New Roman" w:cs="Times New Roman"/>
          <w:color w:val="000000" w:themeColor="text1"/>
          <w:shd w:val="clear" w:color="auto" w:fill="FFFFFF"/>
        </w:rPr>
        <w:t xml:space="preserve"> and 10.9</w:t>
      </w:r>
      <w:r w:rsidR="00EF046A" w:rsidRPr="008F3081">
        <w:rPr>
          <w:rFonts w:eastAsia="Times New Roman" w:cs="Times New Roman"/>
          <w:color w:val="000000" w:themeColor="text1"/>
          <w:shd w:val="clear" w:color="auto" w:fill="FFFFFF"/>
          <w:vertAlign w:val="superscript"/>
        </w:rPr>
        <w:t>o</w:t>
      </w:r>
      <w:r w:rsidR="00EF046A">
        <w:rPr>
          <w:rFonts w:eastAsia="Times New Roman" w:cs="Times New Roman"/>
          <w:color w:val="000000" w:themeColor="text1"/>
          <w:shd w:val="clear" w:color="auto" w:fill="FFFFFF"/>
        </w:rPr>
        <w:t>C</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C and salinities of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5905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themeColor="text1"/>
          <w:shd w:val="clear" w:color="auto" w:fill="FFFFFF"/>
        </w:rPr>
        <w:fldChar w:fldCharType="end"/>
      </w:r>
      <w:r w:rsidR="00EA302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6038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r w:rsidRPr="00EB46DF">
        <w:rPr>
          <w:rFonts w:eastAsia="Times New Roman" w:cs="Times New Roman"/>
          <w:color w:val="000000"/>
        </w:rPr>
        <w:t xml:space="preserve"> </w:t>
      </w:r>
      <w:commentRangeStart w:id="45"/>
      <w:r w:rsidR="00B776B3">
        <w:rPr>
          <w:rFonts w:eastAsia="Times New Roman" w:cs="Times New Roman"/>
          <w:color w:val="000000"/>
        </w:rPr>
        <w:t>D</w:t>
      </w:r>
      <w:r w:rsidR="00B776B3" w:rsidRPr="00EB46DF">
        <w:rPr>
          <w:rFonts w:eastAsia="Times New Roman" w:cs="Times New Roman"/>
          <w:color w:val="000000"/>
        </w:rPr>
        <w:t xml:space="preserve">ifferent zooplankton </w:t>
      </w:r>
      <w:r w:rsidR="00B776B3">
        <w:rPr>
          <w:rFonts w:eastAsia="Times New Roman" w:cs="Times New Roman"/>
          <w:color w:val="000000"/>
        </w:rPr>
        <w:t xml:space="preserve">communities by biomass characterized Discovery Islands and Johnstone Straight waters. </w:t>
      </w:r>
      <w:r w:rsidR="00B776B3"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B776B3">
        <w:rPr>
          <w:rFonts w:eastAsia="Times New Roman" w:cs="Times New Roman"/>
          <w:color w:val="000000"/>
        </w:rPr>
        <w:fldChar w:fldCharType="begin"/>
      </w:r>
      <w:r w:rsidR="00B776B3">
        <w:rPr>
          <w:rFonts w:eastAsia="Times New Roman" w:cs="Times New Roman"/>
          <w:color w:val="000000"/>
        </w:rPr>
        <w:instrText xml:space="preserve"> REF _Ref47176120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3</w:t>
      </w:r>
      <w:r w:rsidR="00B776B3">
        <w:rPr>
          <w:rFonts w:eastAsia="Times New Roman" w:cs="Times New Roman"/>
          <w:color w:val="000000"/>
        </w:rPr>
        <w:fldChar w:fldCharType="end"/>
      </w:r>
      <w:r w:rsidR="00B776B3" w:rsidRPr="00EB46DF">
        <w:rPr>
          <w:rFonts w:eastAsia="Times New Roman" w:cs="Times New Roman"/>
          <w:color w:val="000000"/>
        </w:rPr>
        <w:t>), mainly calanoid and cyclopoid copepods and the ‘other’ prey types (</w:t>
      </w:r>
      <w:r w:rsidR="00B776B3">
        <w:rPr>
          <w:rFonts w:eastAsia="Times New Roman" w:cs="Times New Roman"/>
          <w:color w:val="000000"/>
        </w:rPr>
        <w:fldChar w:fldCharType="begin"/>
      </w:r>
      <w:r w:rsidR="00B776B3">
        <w:rPr>
          <w:rFonts w:eastAsia="Times New Roman" w:cs="Times New Roman"/>
          <w:color w:val="000000"/>
        </w:rPr>
        <w:instrText xml:space="preserve"> REF _Ref47176131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4</w:t>
      </w:r>
      <w:r w:rsidR="00B776B3">
        <w:rPr>
          <w:rFonts w:eastAsia="Times New Roman" w:cs="Times New Roman"/>
          <w:color w:val="000000"/>
        </w:rPr>
        <w:fldChar w:fldCharType="end"/>
      </w:r>
      <w:r w:rsidR="00B776B3" w:rsidRPr="00EB46DF">
        <w:rPr>
          <w:rFonts w:eastAsia="Times New Roman" w:cs="Times New Roman"/>
          <w:color w:val="000000"/>
        </w:rPr>
        <w:t>;</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143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Table </w:t>
      </w:r>
      <w:r w:rsidR="00B776B3">
        <w:rPr>
          <w:noProof/>
        </w:rPr>
        <w:t>2</w:t>
      </w:r>
      <w:r w:rsidR="00B776B3">
        <w:t>.</w:t>
      </w:r>
      <w:r w:rsidR="00B776B3">
        <w:rPr>
          <w:noProof/>
        </w:rPr>
        <w:t>2</w:t>
      </w:r>
      <w:r w:rsidR="00B776B3">
        <w:rPr>
          <w:rFonts w:eastAsia="Times New Roman" w:cs="Times New Roman"/>
          <w:color w:val="000000"/>
        </w:rPr>
        <w:fldChar w:fldCharType="end"/>
      </w:r>
      <w:r w:rsidR="00B776B3" w:rsidRPr="00EB46DF">
        <w:rPr>
          <w:rFonts w:eastAsia="Times New Roman" w:cs="Times New Roman"/>
          <w:color w:val="000000"/>
        </w:rPr>
        <w:t>). </w:t>
      </w:r>
      <w:commentRangeEnd w:id="45"/>
      <w:r w:rsidR="00B776B3">
        <w:rPr>
          <w:rStyle w:val="CommentReference"/>
        </w:rPr>
        <w:commentReference w:id="45"/>
      </w:r>
    </w:p>
    <w:p w14:paraId="73DD92EC" w14:textId="77777777" w:rsidR="00EA3021" w:rsidRDefault="00EA3021" w:rsidP="00266C78">
      <w:pPr>
        <w:rPr>
          <w:rFonts w:eastAsia="Times New Roman" w:cs="Times New Roman"/>
          <w:color w:val="000000"/>
        </w:rPr>
      </w:pPr>
    </w:p>
    <w:p w14:paraId="69DB26AB" w14:textId="4FFA1B0F" w:rsidR="007D0F73" w:rsidRDefault="007D0F73" w:rsidP="007D0F73">
      <w:pPr>
        <w:pStyle w:val="Heading4"/>
      </w:pPr>
      <w:bookmarkStart w:id="46" w:name="_Toc49865726"/>
      <w:r>
        <w:t>Salmon size and condition</w:t>
      </w:r>
      <w:bookmarkEnd w:id="46"/>
    </w:p>
    <w:p w14:paraId="59A30D7D" w14:textId="5F495537" w:rsidR="007D0F73" w:rsidRDefault="007D0F73" w:rsidP="007D0F73"/>
    <w:p w14:paraId="2659946D" w14:textId="0D88AE07" w:rsidR="007D0F73" w:rsidRDefault="007D0F73" w:rsidP="007D0F7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sidR="00B776B3">
        <w:rPr>
          <w:rFonts w:eastAsia="Times New Roman" w:cs="Times New Roman"/>
          <w:color w:val="000000"/>
        </w:rPr>
        <w:t>were</w:t>
      </w:r>
      <w:r w:rsidRPr="00EB46DF">
        <w:rPr>
          <w:rFonts w:eastAsia="Times New Roman" w:cs="Times New Roman"/>
          <w:color w:val="000000"/>
        </w:rPr>
        <w:t xml:space="preserve"> shown in</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Pr>
          <w:rFonts w:eastAsia="Times New Roman" w:cs="Times New Roman"/>
          <w:color w:val="000000"/>
        </w:rPr>
        <w:t xml:space="preserve">, with length and weight information in </w:t>
      </w:r>
      <w:r w:rsidR="00EA3021">
        <w:rPr>
          <w:rFonts w:eastAsia="Times New Roman" w:cs="Times New Roman"/>
          <w:color w:val="000000"/>
        </w:rPr>
        <w:fldChar w:fldCharType="begin"/>
      </w:r>
      <w:r w:rsidR="00EA3021">
        <w:rPr>
          <w:rFonts w:eastAsia="Times New Roman" w:cs="Times New Roman"/>
          <w:color w:val="000000"/>
        </w:rPr>
        <w:instrText xml:space="preserve"> REF _Ref47176143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2</w:t>
      </w:r>
      <w:r w:rsidR="00EA3021">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Fork length of salmon </w:t>
      </w:r>
      <w:ins w:id="47" w:author="Vanessa Fladmark" w:date="2020-09-07T09:45:00Z">
        <w:r w:rsidR="00B776B3">
          <w:rPr>
            <w:rFonts w:eastAsia="Times New Roman" w:cs="Times New Roman"/>
            <w:color w:val="000000"/>
          </w:rPr>
          <w:t>consisted of</w:t>
        </w:r>
      </w:ins>
      <w:ins w:id="48" w:author="Vanessa Fladmark" w:date="2020-09-07T09:43:00Z">
        <w:r w:rsidR="00B776B3">
          <w:rPr>
            <w:rFonts w:eastAsia="Times New Roman" w:cs="Times New Roman"/>
            <w:color w:val="000000"/>
          </w:rPr>
          <w:t xml:space="preserve"> </w:t>
        </w:r>
      </w:ins>
      <w:r>
        <w:rPr>
          <w:rFonts w:eastAsia="Times New Roman" w:cs="Times New Roman"/>
          <w:color w:val="000000"/>
        </w:rPr>
        <w:t>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Further </w:t>
      </w:r>
      <w:r w:rsidR="00AC0522">
        <w:rPr>
          <w:rFonts w:eastAsia="Times New Roman" w:cs="Times New Roman"/>
          <w:color w:val="000000"/>
        </w:rPr>
        <w:t xml:space="preserve">west </w:t>
      </w:r>
      <w:r w:rsidR="00AE4E5F">
        <w:rPr>
          <w:rFonts w:eastAsia="Times New Roman" w:cs="Times New Roman"/>
          <w:color w:val="000000"/>
        </w:rPr>
        <w:t>along</w:t>
      </w:r>
      <w:r>
        <w:rPr>
          <w:rFonts w:eastAsia="Times New Roman" w:cs="Times New Roman"/>
          <w:color w:val="000000"/>
        </w:rPr>
        <w:t xml:space="preserve"> the route</w:t>
      </w:r>
      <w:r w:rsidR="00AC0522">
        <w:rPr>
          <w:rFonts w:eastAsia="Times New Roman" w:cs="Times New Roman"/>
          <w:color w:val="000000"/>
        </w:rPr>
        <w:t>,</w:t>
      </w:r>
      <w:r>
        <w:rPr>
          <w:rFonts w:eastAsia="Times New Roman" w:cs="Times New Roman"/>
          <w:color w:val="000000"/>
        </w:rPr>
        <w:t xml:space="preserve"> </w:t>
      </w:r>
      <w:r w:rsidR="00AE4E5F">
        <w:rPr>
          <w:rFonts w:eastAsia="Times New Roman" w:cs="Times New Roman"/>
          <w:color w:val="000000"/>
        </w:rPr>
        <w:t>in</w:t>
      </w:r>
      <w:r>
        <w:rPr>
          <w:rFonts w:eastAsia="Times New Roman" w:cs="Times New Roman"/>
          <w:color w:val="000000"/>
        </w:rPr>
        <w:t xml:space="preserve"> Johnstone Strait, chum salmon </w:t>
      </w:r>
      <w:r w:rsidR="00AC0522">
        <w:rPr>
          <w:rFonts w:eastAsia="Times New Roman" w:cs="Times New Roman"/>
          <w:color w:val="000000"/>
        </w:rPr>
        <w:t>mean lengths were</w:t>
      </w:r>
      <w:r>
        <w:rPr>
          <w:rFonts w:eastAsia="Times New Roman" w:cs="Times New Roman"/>
          <w:color w:val="000000"/>
        </w:rPr>
        <w:t xml:space="preserv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commentRangeStart w:id="49"/>
      <w:r w:rsidR="00B776B3">
        <w:rPr>
          <w:rFonts w:eastAsia="Times New Roman" w:cs="Times New Roman"/>
          <w:color w:val="000000"/>
        </w:rPr>
        <w:t xml:space="preserve">The size differences were expected between the two regions along the migration route, but chum salmon had a larger range of sizes, potentially indicating longer residence time than pink </w:t>
      </w:r>
      <w:commentRangeStart w:id="50"/>
      <w:r w:rsidR="00AC0522">
        <w:rPr>
          <w:rFonts w:eastAsia="Times New Roman" w:cs="Times New Roman"/>
          <w:color w:val="000000"/>
        </w:rPr>
        <w:t>salmon</w:t>
      </w:r>
      <w:commentRangeEnd w:id="50"/>
      <w:r w:rsidR="00AC0522">
        <w:rPr>
          <w:rStyle w:val="CommentReference"/>
        </w:rPr>
        <w:commentReference w:id="50"/>
      </w:r>
      <w:r w:rsidR="00B776B3">
        <w:rPr>
          <w:rFonts w:eastAsia="Times New Roman" w:cs="Times New Roman"/>
          <w:color w:val="000000"/>
        </w:rPr>
        <w:t>.</w:t>
      </w:r>
      <w:commentRangeEnd w:id="49"/>
      <w:r w:rsidR="00B776B3">
        <w:rPr>
          <w:rStyle w:val="CommentReference"/>
        </w:rPr>
        <w:commentReference w:id="49"/>
      </w:r>
    </w:p>
    <w:p w14:paraId="1B5712E6" w14:textId="09CB4D3F" w:rsidR="007D0F73" w:rsidRDefault="007D0F73" w:rsidP="007D0F73"/>
    <w:p w14:paraId="575F151F" w14:textId="7AF494C0" w:rsidR="007D0F73" w:rsidRPr="007D0F73" w:rsidRDefault="007D0F73" w:rsidP="007D0F73">
      <w:r>
        <w:tab/>
        <w:t xml:space="preserve">Juvenile salmon </w:t>
      </w:r>
      <w:r w:rsidR="00281A8D">
        <w:t xml:space="preserve">condition was poor throughout most of the </w:t>
      </w:r>
      <w:commentRangeStart w:id="51"/>
      <w:r w:rsidR="00AC0522">
        <w:t>region</w:t>
      </w:r>
      <w:commentRangeEnd w:id="51"/>
      <w:r w:rsidR="00AC0522">
        <w:rPr>
          <w:rStyle w:val="CommentReference"/>
        </w:rPr>
        <w:commentReference w:id="51"/>
      </w:r>
      <w:r w:rsidR="00281A8D">
        <w:t>, for pink salmon the mean K value was &lt;1 for every site except J02, near Queen Charlotte Strait (</w:t>
      </w:r>
      <w:r w:rsidR="00EA3021">
        <w:fldChar w:fldCharType="begin"/>
      </w:r>
      <w:r w:rsidR="00EA3021">
        <w:instrText xml:space="preserve"> REF _Ref47176181 \h </w:instrText>
      </w:r>
      <w:r w:rsidR="00EA3021">
        <w:fldChar w:fldCharType="separate"/>
      </w:r>
      <w:r w:rsidR="00EA3021">
        <w:t xml:space="preserve">Figure </w:t>
      </w:r>
      <w:r w:rsidR="00EA3021">
        <w:rPr>
          <w:noProof/>
        </w:rPr>
        <w:t>2</w:t>
      </w:r>
      <w:r w:rsidR="00EA3021">
        <w:t>.</w:t>
      </w:r>
      <w:r w:rsidR="00EA3021">
        <w:rPr>
          <w:noProof/>
        </w:rPr>
        <w:t>5</w:t>
      </w:r>
      <w:r w:rsidR="00EA3021">
        <w:fldChar w:fldCharType="end"/>
      </w:r>
      <w:r w:rsidR="00281A8D">
        <w:t xml:space="preserve">). Whereas chum salmon were in </w:t>
      </w:r>
      <w:r w:rsidR="00B776B3">
        <w:t xml:space="preserve">a </w:t>
      </w:r>
      <w:r w:rsidR="00281A8D">
        <w:t xml:space="preserve">better condition relative to pink and had mean K &gt; 1 at each end of the study area, D07 and J02, and poorer condition throughout the other sites, with high variability. </w:t>
      </w:r>
      <w:commentRangeStart w:id="52"/>
      <w:r w:rsidR="00B776B3">
        <w:t>The difference between pink and chum salmon conditions at D07 may also indicate differing residence times in the Strait of Georgia, with pink salmon moving more quickly through the area.</w:t>
      </w:r>
      <w:commentRangeEnd w:id="52"/>
      <w:r w:rsidR="00B776B3">
        <w:rPr>
          <w:rStyle w:val="CommentReference"/>
        </w:rPr>
        <w:commentReference w:id="52"/>
      </w:r>
    </w:p>
    <w:p w14:paraId="6420CE0D" w14:textId="429AC8ED" w:rsidR="00372150" w:rsidRDefault="00372150" w:rsidP="00266C78">
      <w:pPr>
        <w:rPr>
          <w:rFonts w:eastAsia="Times New Roman" w:cs="Times New Roman"/>
        </w:rPr>
      </w:pPr>
    </w:p>
    <w:p w14:paraId="471B105A" w14:textId="411D71DE" w:rsidR="00A1270A" w:rsidRDefault="00A1270A" w:rsidP="00A1270A">
      <w:pPr>
        <w:pStyle w:val="Heading4"/>
      </w:pPr>
      <w:bookmarkStart w:id="53" w:name="_Toc49865727"/>
      <w:r>
        <w:t>Salmon diet composition</w:t>
      </w:r>
      <w:bookmarkEnd w:id="53"/>
    </w:p>
    <w:p w14:paraId="19028536" w14:textId="10BD284F" w:rsidR="00FF38F4" w:rsidRDefault="00FF38F4" w:rsidP="00266C78">
      <w:pPr>
        <w:rPr>
          <w:rFonts w:eastAsia="Times New Roman" w:cs="Times New Roman"/>
          <w:color w:val="000000"/>
        </w:rPr>
      </w:pPr>
    </w:p>
    <w:p w14:paraId="43C02150" w14:textId="304961DA" w:rsidR="00FF38F4" w:rsidRDefault="00FF38F4" w:rsidP="00266C78">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Pr>
          <w:rFonts w:eastAsia="Times New Roman" w:cs="Times New Roman"/>
          <w:color w:val="000000"/>
        </w:rPr>
        <w:t xml:space="preserve">). </w:t>
      </w:r>
      <w:r w:rsidR="000721C6">
        <w:rPr>
          <w:rFonts w:eastAsia="Times New Roman" w:cs="Times New Roman"/>
          <w:color w:val="000000"/>
        </w:rPr>
        <w:t>In the following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specializing on</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42C4EFF0" w:rsidR="000721C6" w:rsidRDefault="000721C6" w:rsidP="00266C78">
      <w:pPr>
        <w:rPr>
          <w:rFonts w:eastAsia="Times New Roman" w:cs="Times New Roman"/>
          <w:color w:val="000000"/>
        </w:rPr>
      </w:pPr>
    </w:p>
    <w:p w14:paraId="598DC806" w14:textId="1C13A864" w:rsidR="00372150" w:rsidRDefault="000721C6" w:rsidP="00266C78">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shift</w:t>
      </w:r>
      <w:r w:rsidR="00F30F64" w:rsidRPr="00EB46DF">
        <w:rPr>
          <w:rFonts w:eastAsia="Times New Roman" w:cs="Times New Roman"/>
          <w:color w:val="000000"/>
        </w:rPr>
        <w:t>ed</w:t>
      </w:r>
      <w:r w:rsidR="00372150" w:rsidRPr="00EB46DF">
        <w:rPr>
          <w:rFonts w:eastAsia="Times New Roman" w:cs="Times New Roman"/>
          <w:color w:val="000000"/>
        </w:rPr>
        <w:t xml:space="preserve"> to gelatinous prey</w:t>
      </w:r>
      <w:r w:rsidR="009A4741">
        <w:rPr>
          <w:rFonts w:eastAsia="Times New Roman" w:cs="Times New Roman"/>
          <w:color w:val="000000"/>
        </w:rPr>
        <w:t xml:space="preserve"> (96.2%)</w:t>
      </w:r>
      <w:r w:rsidR="00372150" w:rsidRPr="00EB46DF">
        <w:rPr>
          <w:rFonts w:eastAsia="Times New Roman" w:cs="Times New Roman"/>
          <w:color w:val="000000"/>
        </w:rPr>
        <w:t xml:space="preserve"> and pink salmon </w:t>
      </w:r>
      <w:r w:rsidR="00130CA0" w:rsidRPr="00EB46DF">
        <w:rPr>
          <w:rFonts w:eastAsia="Times New Roman" w:cs="Times New Roman"/>
          <w:color w:val="000000"/>
        </w:rPr>
        <w:t>consumed</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72150" w:rsidRPr="00EB46DF">
        <w:rPr>
          <w:rFonts w:eastAsia="Times New Roman" w:cs="Times New Roman"/>
          <w:color w:val="000000"/>
        </w:rPr>
        <w:t>Johnstone Strait site J08, chum salmon still consume</w:t>
      </w:r>
      <w:r w:rsidR="00163A6A" w:rsidRPr="00EB46DF">
        <w:rPr>
          <w:rFonts w:eastAsia="Times New Roman" w:cs="Times New Roman"/>
          <w:color w:val="000000"/>
        </w:rPr>
        <w:t>d</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 also 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254176" w:rsidRPr="00EB46DF">
        <w:rPr>
          <w:rFonts w:eastAsia="Times New Roman" w:cs="Times New Roman"/>
          <w:color w:val="000000"/>
        </w:rPr>
        <w:t xml:space="preserve">furthest seaward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Table </w:t>
      </w:r>
      <w:r w:rsidR="00B776B3">
        <w:rPr>
          <w:noProof/>
        </w:rPr>
        <w:t>2</w:t>
      </w:r>
      <w:r w:rsidR="00B776B3">
        <w:t>.</w:t>
      </w:r>
      <w:r w:rsidR="00B776B3">
        <w:rPr>
          <w:noProof/>
        </w:rPr>
        <w:t>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6</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266C78">
      <w:pPr>
        <w:rPr>
          <w:rFonts w:eastAsia="Times New Roman" w:cs="Times New Roman"/>
          <w:color w:val="000000"/>
        </w:rPr>
      </w:pPr>
    </w:p>
    <w:p w14:paraId="4292304D" w14:textId="4980D716" w:rsidR="00FA59E5" w:rsidRDefault="00B6444D" w:rsidP="00266C78">
      <w:pPr>
        <w:rPr>
          <w:rFonts w:eastAsia="Times New Roman" w:cs="Times New Roman"/>
          <w:color w:val="000000"/>
        </w:rPr>
      </w:pPr>
      <w:r>
        <w:rPr>
          <w:rFonts w:eastAsia="Times New Roman" w:cs="Times New Roman"/>
          <w:color w:val="000000"/>
        </w:rPr>
        <w:tab/>
      </w:r>
      <w:commentRangeStart w:id="54"/>
      <w:r w:rsidR="00B776B3">
        <w:rPr>
          <w:rFonts w:eastAsia="Times New Roman" w:cs="Times New Roman"/>
          <w:color w:val="000000"/>
        </w:rPr>
        <w:t>The NMDS plot reflected how the diet composition of salmon was mainly influenced by differences between the two regions of DI and JS, and within each region, differences emerged by both site and salmon species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7</w:t>
      </w:r>
      <w:r w:rsidR="00B776B3">
        <w:rPr>
          <w:rFonts w:eastAsia="Times New Roman" w:cs="Times New Roman"/>
          <w:color w:val="000000"/>
        </w:rPr>
        <w:fldChar w:fldCharType="end"/>
      </w:r>
      <w:r w:rsidR="00B776B3">
        <w:rPr>
          <w:rFonts w:eastAsia="Times New Roman" w:cs="Times New Roman"/>
          <w:color w:val="000000"/>
        </w:rPr>
        <w:t>). In the Discovery Islands, diets separated out by salmon species, and site appeared to be an important factor to a degree of separation, while there were always sites with some dietary overlap between species. In contrast, the Johnstone Strait had clear separation by sites, and species differences depended on site. Along the migration route, J06 had high species-specific differences, J08 also separated by species to a lesser degree and J02 (near QCSt), had the highest similarity between species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7</w:t>
      </w:r>
      <w:r w:rsidR="00B776B3">
        <w:rPr>
          <w:rFonts w:eastAsia="Times New Roman" w:cs="Times New Roman"/>
          <w:color w:val="000000"/>
        </w:rPr>
        <w:fldChar w:fldCharType="end"/>
      </w:r>
      <w:r w:rsidR="00B776B3">
        <w:rPr>
          <w:rFonts w:eastAsia="Times New Roman" w:cs="Times New Roman"/>
          <w:color w:val="000000"/>
        </w:rPr>
        <w:t>). Therefore, there was an interplay between species-specific differences in diet and the prey available for juvenile salmon at each location within the Discovery Islands and Johnstone Strait.</w:t>
      </w:r>
      <w:commentRangeEnd w:id="54"/>
      <w:r w:rsidR="00B776B3">
        <w:rPr>
          <w:rStyle w:val="CommentReference"/>
        </w:rPr>
        <w:commentReference w:id="54"/>
      </w:r>
    </w:p>
    <w:p w14:paraId="7111AAA6" w14:textId="4DCC9FBC" w:rsidR="00FA59E5" w:rsidRDefault="00FA59E5" w:rsidP="00266C78">
      <w:pPr>
        <w:rPr>
          <w:rFonts w:eastAsia="Times New Roman" w:cs="Times New Roman"/>
          <w:color w:val="000000"/>
        </w:rPr>
      </w:pPr>
    </w:p>
    <w:p w14:paraId="3E18CBD5" w14:textId="7C884124" w:rsidR="00FA59E5" w:rsidRDefault="00FA59E5" w:rsidP="00266C78">
      <w:pPr>
        <w:rPr>
          <w:rFonts w:eastAsia="Times New Roman" w:cs="Times New Roman"/>
          <w:color w:val="000000"/>
        </w:rPr>
      </w:pPr>
      <w:r>
        <w:rPr>
          <w:rFonts w:eastAsia="Times New Roman" w:cs="Times New Roman"/>
          <w:color w:val="000000"/>
        </w:rPr>
        <w:tab/>
        <w:t xml:space="preserve">The cluster analysis also displayed the same trend as the NMDS, with the two regions separating into different groups of clusters that </w:t>
      </w:r>
      <w:r w:rsidR="00B776B3">
        <w:rPr>
          <w:rFonts w:eastAsia="Times New Roman" w:cs="Times New Roman"/>
          <w:color w:val="000000"/>
        </w:rPr>
        <w:t>were</w:t>
      </w:r>
      <w:r>
        <w:rPr>
          <w:rFonts w:eastAsia="Times New Roman" w:cs="Times New Roman"/>
          <w:color w:val="000000"/>
        </w:rPr>
        <w:t xml:space="preserve"> further subdivided by site and/or species</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in DI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8</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Pink salmon in the Discover</w:t>
      </w:r>
      <w:r w:rsidR="009A4741">
        <w:rPr>
          <w:rFonts w:eastAsia="Times New Roman" w:cs="Times New Roman"/>
          <w:color w:val="000000"/>
        </w:rPr>
        <w:t>y</w:t>
      </w:r>
      <w:r w:rsidR="001664ED">
        <w:rPr>
          <w:rFonts w:eastAsia="Times New Roman" w:cs="Times New Roman"/>
          <w:color w:val="000000"/>
        </w:rPr>
        <w:t xml:space="preserve"> Islands </w:t>
      </w:r>
      <w:r w:rsidR="00EB4A87">
        <w:rPr>
          <w:rFonts w:eastAsia="Times New Roman" w:cs="Times New Roman"/>
          <w:color w:val="000000"/>
        </w:rPr>
        <w:t>ha</w:t>
      </w:r>
      <w:r w:rsidR="00B776B3">
        <w:rPr>
          <w:rFonts w:eastAsia="Times New Roman" w:cs="Times New Roman"/>
          <w:color w:val="000000"/>
        </w:rPr>
        <w:t>d</w:t>
      </w:r>
      <w:r w:rsidR="00EB4A87">
        <w:rPr>
          <w:rFonts w:eastAsia="Times New Roman" w:cs="Times New Roman"/>
          <w:color w:val="000000"/>
        </w:rPr>
        <w:t xml:space="preserve"> similar diets within D09 and D11, spread over multiple clusters, 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proofErr w:type="spellStart"/>
      <w:r w:rsidR="00BB1569">
        <w:rPr>
          <w:rFonts w:eastAsia="Times New Roman" w:cs="Times New Roman"/>
          <w:color w:val="000000"/>
        </w:rPr>
        <w:t>NSoG</w:t>
      </w:r>
      <w:proofErr w:type="spellEnd"/>
      <w:r w:rsidR="00BB1569">
        <w:rPr>
          <w:rFonts w:eastAsia="Times New Roman" w:cs="Times New Roman"/>
          <w:color w:val="000000"/>
        </w:rPr>
        <w:t>)</w:t>
      </w:r>
      <w:r w:rsidR="00EB4A87">
        <w:rPr>
          <w:rFonts w:eastAsia="Times New Roman" w:cs="Times New Roman"/>
          <w:color w:val="000000"/>
        </w:rPr>
        <w:t xml:space="preserve"> pink salmon group together within one cluster (&lt;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In Johnstone Strait, there </w:t>
      </w:r>
      <w:r w:rsidR="00B776B3">
        <w:rPr>
          <w:rFonts w:eastAsia="Times New Roman" w:cs="Times New Roman"/>
          <w:color w:val="000000"/>
        </w:rPr>
        <w:t>were</w:t>
      </w:r>
      <w:r w:rsidR="00EB4A87">
        <w:rPr>
          <w:rFonts w:eastAsia="Times New Roman" w:cs="Times New Roman"/>
          <w:color w:val="000000"/>
        </w:rPr>
        <w:t xml:space="preserve"> more clear separations between</w:t>
      </w:r>
      <w:r w:rsidR="00BB1569">
        <w:rPr>
          <w:rFonts w:eastAsia="Times New Roman" w:cs="Times New Roman"/>
          <w:color w:val="000000"/>
        </w:rPr>
        <w:t xml:space="preserve"> </w:t>
      </w:r>
      <w:r w:rsidR="00EB4A87">
        <w:rPr>
          <w:rFonts w:eastAsia="Times New Roman" w:cs="Times New Roman"/>
          <w:color w:val="000000"/>
        </w:rPr>
        <w:t>sites</w:t>
      </w:r>
      <w:r w:rsidR="00BB1569">
        <w:rPr>
          <w:rFonts w:eastAsia="Times New Roman" w:cs="Times New Roman"/>
          <w:color w:val="000000"/>
        </w:rPr>
        <w:t>,</w:t>
      </w:r>
      <w:r w:rsidR="00EB4A87">
        <w:rPr>
          <w:rFonts w:eastAsia="Times New Roman" w:cs="Times New Roman"/>
          <w:color w:val="000000"/>
        </w:rPr>
        <w:t xml:space="preserve"> compared to</w:t>
      </w:r>
      <w:r w:rsidR="00BB1569">
        <w:rPr>
          <w:rFonts w:eastAsia="Times New Roman" w:cs="Times New Roman"/>
          <w:color w:val="000000"/>
        </w:rPr>
        <w:t xml:space="preserve"> the</w:t>
      </w:r>
      <w:r w:rsidR="00EB4A87">
        <w:rPr>
          <w:rFonts w:eastAsia="Times New Roman" w:cs="Times New Roman"/>
          <w:color w:val="000000"/>
        </w:rPr>
        <w:t xml:space="preserve"> </w:t>
      </w:r>
      <w:r w:rsidR="00BB1569">
        <w:rPr>
          <w:rFonts w:eastAsia="Times New Roman" w:cs="Times New Roman"/>
          <w:color w:val="000000"/>
        </w:rPr>
        <w:t>Di</w:t>
      </w:r>
      <w:r w:rsidR="00D84B74">
        <w:rPr>
          <w:rFonts w:eastAsia="Times New Roman" w:cs="Times New Roman"/>
          <w:color w:val="000000"/>
        </w:rPr>
        <w:t>s</w:t>
      </w:r>
      <w:r w:rsidR="00BB1569">
        <w:rPr>
          <w:rFonts w:eastAsia="Times New Roman" w:cs="Times New Roman"/>
          <w:color w:val="000000"/>
        </w:rPr>
        <w:t>covery Islands</w:t>
      </w:r>
      <w:r w:rsidR="00EB4A87">
        <w:rPr>
          <w:rFonts w:eastAsia="Times New Roman" w:cs="Times New Roman"/>
          <w:color w:val="000000"/>
        </w:rPr>
        <w:t xml:space="preserve">, with </w:t>
      </w:r>
      <w:r w:rsidR="00BB1569">
        <w:rPr>
          <w:rFonts w:eastAsia="Times New Roman" w:cs="Times New Roman"/>
          <w:color w:val="000000"/>
        </w:rPr>
        <w:t>one</w:t>
      </w:r>
      <w:r w:rsidR="00EB4A87">
        <w:rPr>
          <w:rFonts w:eastAsia="Times New Roman" w:cs="Times New Roman"/>
          <w:color w:val="000000"/>
        </w:rPr>
        <w:t xml:space="preserv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CSt</w:t>
      </w:r>
      <w:r w:rsidR="00EB4A87">
        <w:rPr>
          <w:rFonts w:eastAsia="Times New Roman" w:cs="Times New Roman"/>
          <w:color w:val="000000"/>
        </w:rPr>
        <w:t xml:space="preserve"> (&lt;60% dissimilarity)</w:t>
      </w:r>
      <w:r w:rsidR="009A4741">
        <w:rPr>
          <w:rFonts w:eastAsia="Times New Roman" w:cs="Times New Roman"/>
          <w:color w:val="000000"/>
        </w:rPr>
        <w:t>.</w:t>
      </w:r>
      <w:r w:rsidR="00EB4A87">
        <w:rPr>
          <w:rFonts w:eastAsia="Times New Roman" w:cs="Times New Roman"/>
          <w:color w:val="000000"/>
        </w:rPr>
        <w:t xml:space="preserve"> </w:t>
      </w:r>
      <w:r w:rsidR="009A4741">
        <w:rPr>
          <w:rFonts w:eastAsia="Times New Roman" w:cs="Times New Roman"/>
          <w:color w:val="000000"/>
        </w:rPr>
        <w:t>A</w:t>
      </w:r>
      <w:r w:rsidR="00EB4A87">
        <w:rPr>
          <w:rFonts w:eastAsia="Times New Roman" w:cs="Times New Roman"/>
          <w:color w:val="000000"/>
        </w:rPr>
        <w:t>ll J08 pink salmon diets cluster</w:t>
      </w:r>
      <w:r w:rsidR="009A4741">
        <w:rPr>
          <w:rFonts w:eastAsia="Times New Roman" w:cs="Times New Roman"/>
          <w:color w:val="000000"/>
        </w:rPr>
        <w:t>ed</w:t>
      </w:r>
      <w:r w:rsidR="00EB4A87">
        <w:rPr>
          <w:rFonts w:eastAsia="Times New Roman" w:cs="Times New Roman"/>
          <w:color w:val="000000"/>
        </w:rPr>
        <w:t xml:space="preserve"> together (&lt;55%), </w:t>
      </w:r>
      <w:r w:rsidR="00D84B74">
        <w:rPr>
          <w:rFonts w:eastAsia="Times New Roman" w:cs="Times New Roman"/>
          <w:color w:val="000000"/>
        </w:rPr>
        <w:t>as did all</w:t>
      </w:r>
      <w:r w:rsidR="00EB4A87">
        <w:rPr>
          <w:rFonts w:eastAsia="Times New Roman" w:cs="Times New Roman"/>
          <w:color w:val="000000"/>
        </w:rPr>
        <w:t xml:space="preserve"> J08 chum diets (&lt;55%)</w:t>
      </w:r>
      <w:r w:rsidR="009A4741">
        <w:rPr>
          <w:rFonts w:eastAsia="Times New Roman" w:cs="Times New Roman"/>
          <w:color w:val="000000"/>
        </w:rPr>
        <w:t>, with a high dissimilarity (82%) between the two salmon species at J08. Finally, J06 had the highest site dissimilarity, with two pink salmon outlier clusters, with 79% and 100% dissimilarity to all other samples, although chum salmon from J06 did mainly cluster together with &lt;55% dissimilarity.</w:t>
      </w:r>
    </w:p>
    <w:p w14:paraId="2F3F7F53" w14:textId="0934083B" w:rsidR="00372150" w:rsidRDefault="00372150" w:rsidP="00266C78">
      <w:pPr>
        <w:rPr>
          <w:rFonts w:eastAsia="Times New Roman" w:cs="Times New Roman"/>
        </w:rPr>
      </w:pPr>
    </w:p>
    <w:p w14:paraId="2C2C6D37" w14:textId="48B41060" w:rsidR="00A1270A" w:rsidRDefault="00A1270A" w:rsidP="00A1270A">
      <w:pPr>
        <w:pStyle w:val="Heading4"/>
      </w:pPr>
      <w:bookmarkStart w:id="55" w:name="_Toc49865728"/>
      <w:r>
        <w:t>Salmon stomach fullness</w:t>
      </w:r>
      <w:bookmarkEnd w:id="55"/>
    </w:p>
    <w:p w14:paraId="61805B20" w14:textId="77777777" w:rsidR="00A1270A" w:rsidRPr="00A1270A" w:rsidRDefault="00A1270A" w:rsidP="00A1270A"/>
    <w:p w14:paraId="1E7B7A6B" w14:textId="78EBF782" w:rsidR="003D5843" w:rsidRPr="00EB46DF" w:rsidRDefault="00372150" w:rsidP="000A3C7A">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was consistently low throughout this area of the salmon migration route,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J06, the first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around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Pr="00EB46DF">
        <w:rPr>
          <w:rFonts w:eastAsia="Times New Roman" w:cs="Times New Roman"/>
          <w:color w:val="000000" w:themeColor="text1"/>
        </w:rPr>
        <w:t xml:space="preserve">, which </w:t>
      </w:r>
      <w:r w:rsidR="00B776B3">
        <w:rPr>
          <w:rFonts w:eastAsia="Times New Roman" w:cs="Times New Roman"/>
          <w:color w:val="000000" w:themeColor="text1"/>
        </w:rPr>
        <w:t>was</w:t>
      </w:r>
      <w:r w:rsidRPr="00EB46DF">
        <w:rPr>
          <w:rFonts w:eastAsia="Times New Roman" w:cs="Times New Roman"/>
          <w:color w:val="000000" w:themeColor="text1"/>
        </w:rPr>
        <w:t xml:space="preserve"> still relatively low, compared to the around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D84B74">
        <w:rPr>
          <w:rFonts w:eastAsia="Times New Roman" w:cs="Times New Roman"/>
          <w:color w:val="000000" w:themeColor="text1"/>
        </w:rPr>
        <w:t>the</w:t>
      </w:r>
      <w:r w:rsidR="00052533" w:rsidRPr="00EB46DF">
        <w:rPr>
          <w:rFonts w:eastAsia="Times New Roman" w:cs="Times New Roman"/>
          <w:color w:val="000000" w:themeColor="text1"/>
        </w:rPr>
        <w:t xml:space="preserve"> 3 </w:t>
      </w:r>
      <w:r w:rsidR="008F25B2">
        <w:rPr>
          <w:rFonts w:eastAsia="Times New Roman" w:cs="Times New Roman"/>
          <w:color w:val="000000" w:themeColor="text1"/>
        </w:rPr>
        <w:t>DI</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266C78">
      <w:pPr>
        <w:rPr>
          <w:rFonts w:eastAsia="Times New Roman" w:cs="Times New Roman"/>
          <w:color w:val="000000"/>
        </w:rPr>
      </w:pPr>
    </w:p>
    <w:p w14:paraId="32045145" w14:textId="45BED096" w:rsidR="00372150" w:rsidRPr="00EB46DF" w:rsidRDefault="003D5843" w:rsidP="00266C78">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of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266C78">
      <w:pPr>
        <w:rPr>
          <w:rFonts w:eastAsia="Times New Roman" w:cs="Times New Roman"/>
        </w:rPr>
      </w:pPr>
    </w:p>
    <w:p w14:paraId="5C265110" w14:textId="6CCB2389" w:rsidR="00A1270A" w:rsidRDefault="00A1270A" w:rsidP="00A1270A">
      <w:pPr>
        <w:pStyle w:val="Heading4"/>
      </w:pPr>
      <w:bookmarkStart w:id="56" w:name="_Toc49865729"/>
      <w:r>
        <w:t>Diet overlap between pink and chum salmon</w:t>
      </w:r>
      <w:bookmarkEnd w:id="56"/>
    </w:p>
    <w:p w14:paraId="65B67E29" w14:textId="77777777" w:rsidR="00A1270A" w:rsidRPr="00EB46DF" w:rsidRDefault="00A1270A" w:rsidP="00266C78">
      <w:pPr>
        <w:rPr>
          <w:rFonts w:eastAsia="Times New Roman" w:cs="Times New Roman"/>
        </w:rPr>
      </w:pPr>
    </w:p>
    <w:p w14:paraId="1814358A" w14:textId="19F606CF" w:rsidR="00372150" w:rsidRDefault="00372150" w:rsidP="008F3081">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 xml:space="preserve">salmon at all sites with the exception of J02. </w:t>
      </w:r>
    </w:p>
    <w:p w14:paraId="241DC6A9" w14:textId="255AF5FF" w:rsidR="00281A8D" w:rsidRDefault="00281A8D" w:rsidP="008F3081">
      <w:pPr>
        <w:rPr>
          <w:rFonts w:eastAsia="Times New Roman" w:cs="Times New Roman"/>
          <w:color w:val="000000"/>
        </w:rPr>
      </w:pPr>
    </w:p>
    <w:p w14:paraId="2D9BFEBF" w14:textId="4943DCCF" w:rsidR="00281A8D" w:rsidRPr="00EB46DF" w:rsidRDefault="00281A8D" w:rsidP="008F3081">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site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0</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furthest seaward J02, and </w:t>
      </w:r>
      <w:r w:rsidR="002A5EB0">
        <w:rPr>
          <w:rFonts w:eastAsia="Times New Roman" w:cs="Times New Roman"/>
          <w:color w:val="000000"/>
        </w:rPr>
        <w:t>t</w:t>
      </w:r>
      <w:r w:rsidR="00305A13">
        <w:rPr>
          <w:rFonts w:eastAsia="Times New Roman" w:cs="Times New Roman"/>
          <w:color w:val="000000"/>
        </w:rPr>
        <w:t xml:space="preserve">he lowest diet richness occurred in sites J06 for chum salmon and D11 for pink salmon. Johnstone Strait generally had higher diet richness than Discovery Islands, likely due to </w:t>
      </w:r>
      <w:r w:rsidR="001F09ED">
        <w:rPr>
          <w:rFonts w:eastAsia="Times New Roman" w:cs="Times New Roman"/>
          <w:color w:val="000000"/>
        </w:rPr>
        <w:t xml:space="preserve">the diversity of small and large calanoid copepods. Sinc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 it indicated pink salmon were generalist foragers and chum salmon specialized.</w:t>
      </w:r>
    </w:p>
    <w:p w14:paraId="5A56B0C5" w14:textId="77777777" w:rsidR="00372150" w:rsidRPr="00EB46DF" w:rsidRDefault="00372150" w:rsidP="00266C78">
      <w:pPr>
        <w:rPr>
          <w:rFonts w:eastAsia="Times New Roman" w:cs="Times New Roman"/>
        </w:rPr>
      </w:pPr>
    </w:p>
    <w:p w14:paraId="4AC853E7" w14:textId="67A8B16B" w:rsidR="00372150" w:rsidRDefault="00372150" w:rsidP="007720AD">
      <w:pPr>
        <w:pStyle w:val="Heading3"/>
      </w:pPr>
      <w:bookmarkStart w:id="57" w:name="_Toc49865730"/>
      <w:r w:rsidRPr="00EB46DF">
        <w:t>Discussion</w:t>
      </w:r>
      <w:bookmarkEnd w:id="57"/>
    </w:p>
    <w:p w14:paraId="0503E2BB" w14:textId="77777777" w:rsidR="00BA5705" w:rsidRPr="00BA5705" w:rsidRDefault="00BA5705" w:rsidP="00BA5705"/>
    <w:p w14:paraId="024792B3" w14:textId="048F75DC" w:rsidR="00372150" w:rsidRDefault="00E402EC" w:rsidP="00B00DD1">
      <w:pPr>
        <w:pStyle w:val="Heading4"/>
      </w:pPr>
      <w:bookmarkStart w:id="58" w:name="_Toc49865731"/>
      <w:r w:rsidRPr="00B00DD1">
        <w:t>Diets in contrasting foraging conditions</w:t>
      </w:r>
      <w:bookmarkEnd w:id="58"/>
    </w:p>
    <w:p w14:paraId="1F81ACF0" w14:textId="77777777" w:rsidR="00BA5705" w:rsidRPr="00BA5705" w:rsidRDefault="00BA5705" w:rsidP="00BA5705"/>
    <w:p w14:paraId="04BCAB3A" w14:textId="6258005B" w:rsidR="00D7189C" w:rsidRDefault="00BA5705" w:rsidP="00BA5705">
      <w:pPr>
        <w:rPr>
          <w:rFonts w:eastAsia="Times New Roman" w:cs="Times New Roman"/>
        </w:rPr>
      </w:pPr>
      <w:r w:rsidRPr="00EB46DF">
        <w:rPr>
          <w:rFonts w:eastAsia="Times New Roman" w:cs="Times New Roman"/>
        </w:rPr>
        <w:tab/>
        <w:t xml:space="preserve">This study examined juvenile pink and chum salmon stomachs to characterize diets during the 2016 peak outmigration through the Discovery Islands and Johnstone Strait routes. </w:t>
      </w:r>
      <w:r w:rsidR="00D7189C">
        <w:rPr>
          <w:rFonts w:eastAsia="Times New Roman" w:cs="Times New Roman"/>
        </w:rPr>
        <w:t>In tidally mixed waters, pink and chum salmon experienced low stomach fullness, prey and niche partitioning between species, with chum occupying a gelatinous niche and pink in the littoral. Although, the northern most site of J02 was shown to be a foraging hot spot for juvenile pink and chum salmon, with high diet overlap between species, the highest diet richness, and high quality of prey species, such as large</w:t>
      </w:r>
      <w:r w:rsidR="007976AC">
        <w:rPr>
          <w:rFonts w:eastAsia="Times New Roman" w:cs="Times New Roman"/>
        </w:rPr>
        <w:t xml:space="preserve"> (&gt;2 mm)</w:t>
      </w:r>
      <w:r w:rsidR="00D7189C">
        <w:rPr>
          <w:rFonts w:eastAsia="Times New Roman" w:cs="Times New Roman"/>
        </w:rPr>
        <w:t xml:space="preserve"> copepods, euphausiids, chaetognaths and hyperiid amphipods, with high fatty acid concentrations </w:t>
      </w:r>
      <w:r w:rsidR="00D7189C">
        <w:rPr>
          <w:rFonts w:eastAsia="Times New Roman" w:cs="Times New Roman"/>
        </w:rPr>
        <w:fldChar w:fldCharType="begin" w:fldLock="1"/>
      </w:r>
      <w:r w:rsidR="003F3A41">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D7189C">
        <w:rPr>
          <w:rFonts w:eastAsia="Times New Roman" w:cs="Times New Roman"/>
        </w:rPr>
        <w:fldChar w:fldCharType="separate"/>
      </w:r>
      <w:r w:rsidR="00D7189C" w:rsidRPr="00D7189C">
        <w:rPr>
          <w:rFonts w:eastAsia="Times New Roman" w:cs="Times New Roman"/>
          <w:noProof/>
        </w:rPr>
        <w:t>(Costalago et al., 2020)</w:t>
      </w:r>
      <w:r w:rsidR="00D7189C">
        <w:rPr>
          <w:rFonts w:eastAsia="Times New Roman" w:cs="Times New Roman"/>
        </w:rPr>
        <w:fldChar w:fldCharType="end"/>
      </w:r>
      <w:r w:rsidR="00D7189C">
        <w:rPr>
          <w:rFonts w:eastAsia="Times New Roman" w:cs="Times New Roman"/>
        </w:rPr>
        <w:t>.</w:t>
      </w:r>
    </w:p>
    <w:p w14:paraId="1C425346" w14:textId="37815FA0" w:rsidR="00BB6DA0" w:rsidRDefault="00BB6DA0" w:rsidP="00BA5705">
      <w:pPr>
        <w:rPr>
          <w:rFonts w:eastAsia="Times New Roman" w:cs="Times New Roman"/>
        </w:rPr>
      </w:pPr>
    </w:p>
    <w:p w14:paraId="793E43A1" w14:textId="0DCCF7F2" w:rsidR="00BB6DA0" w:rsidRDefault="00BB6DA0" w:rsidP="00BA5705">
      <w:pPr>
        <w:rPr>
          <w:rFonts w:eastAsia="Times New Roman" w:cs="Times New Roman"/>
        </w:rPr>
      </w:pPr>
      <w:r>
        <w:rPr>
          <w:rFonts w:eastAsia="Times New Roman" w:cs="Times New Roman"/>
        </w:rPr>
        <w:tab/>
        <w:t>Zooplankton biomass was considerably low throughout Discovery Islands and Johnstone Strait in June 2016 when juvenile pink and chum salmon were migrating through the</w:t>
      </w:r>
      <w:r w:rsidR="007976AC">
        <w:rPr>
          <w:rFonts w:eastAsia="Times New Roman" w:cs="Times New Roman"/>
        </w:rPr>
        <w:t>se</w:t>
      </w:r>
      <w:r>
        <w:rPr>
          <w:rFonts w:eastAsia="Times New Roman" w:cs="Times New Roman"/>
        </w:rPr>
        <w:t xml:space="preserve"> regions. The zooplankton community composition was not closely reflected in the stomach contents, due to surface tow sampling methods being unable to capture all relevant salmon prey such as epibenthic harpacticoid copepods, or fish and euphausiids that </w:t>
      </w:r>
      <w:r w:rsidR="00D50622">
        <w:rPr>
          <w:rFonts w:eastAsia="Times New Roman" w:cs="Times New Roman"/>
        </w:rPr>
        <w:t>tend to</w:t>
      </w:r>
      <w:r>
        <w:rPr>
          <w:rFonts w:eastAsia="Times New Roman" w:cs="Times New Roman"/>
        </w:rPr>
        <w:t xml:space="preserve"> avoid zooplankton nets. The zooplankton captured were mainly small (250 </w:t>
      </w:r>
      <w:r w:rsidR="004D7B50" w:rsidRPr="002C5909">
        <w:rPr>
          <w:rFonts w:eastAsia="Times New Roman" w:cs="Times New Roman"/>
          <w:color w:val="000000" w:themeColor="text1"/>
          <w:shd w:val="clear" w:color="auto" w:fill="FFFFFF"/>
        </w:rPr>
        <w:t>μ</w:t>
      </w:r>
      <w:r>
        <w:rPr>
          <w:rFonts w:eastAsia="Times New Roman" w:cs="Times New Roman"/>
        </w:rPr>
        <w:t>m) cyclopoids and calanoid</w:t>
      </w:r>
      <w:r w:rsidR="004D7B50">
        <w:rPr>
          <w:rFonts w:eastAsia="Times New Roman" w:cs="Times New Roman"/>
        </w:rPr>
        <w:t xml:space="preserve"> copepods</w:t>
      </w:r>
      <w:r>
        <w:rPr>
          <w:rFonts w:eastAsia="Times New Roman" w:cs="Times New Roman"/>
        </w:rPr>
        <w:t xml:space="preserve"> and the differences between the two regions was not a</w:t>
      </w:r>
      <w:r w:rsidR="004D7B50">
        <w:rPr>
          <w:rFonts w:eastAsia="Times New Roman" w:cs="Times New Roman"/>
        </w:rPr>
        <w:t>s</w:t>
      </w:r>
      <w:r>
        <w:rPr>
          <w:rFonts w:eastAsia="Times New Roman" w:cs="Times New Roman"/>
        </w:rPr>
        <w:t xml:space="preserve"> clear</w:t>
      </w:r>
      <w:r w:rsidR="004D7B50">
        <w:rPr>
          <w:rFonts w:eastAsia="Times New Roman" w:cs="Times New Roman"/>
        </w:rPr>
        <w:t xml:space="preserve"> of a</w:t>
      </w:r>
      <w:r>
        <w:rPr>
          <w:rFonts w:eastAsia="Times New Roman" w:cs="Times New Roman"/>
        </w:rPr>
        <w:t xml:space="preserve"> </w:t>
      </w:r>
      <w:r w:rsidR="004D7B50">
        <w:rPr>
          <w:rFonts w:eastAsia="Times New Roman" w:cs="Times New Roman"/>
        </w:rPr>
        <w:t>prey divide</w:t>
      </w:r>
      <w:r>
        <w:rPr>
          <w:rFonts w:eastAsia="Times New Roman" w:cs="Times New Roman"/>
        </w:rPr>
        <w:t xml:space="preserve"> </w:t>
      </w:r>
      <w:r w:rsidR="004D7B50">
        <w:rPr>
          <w:rFonts w:eastAsia="Times New Roman" w:cs="Times New Roman"/>
        </w:rPr>
        <w:t>compared to the diets</w:t>
      </w:r>
      <w:r>
        <w:rPr>
          <w:rFonts w:eastAsia="Times New Roman" w:cs="Times New Roman"/>
        </w:rPr>
        <w:t xml:space="preserve">. The most representative way of capturing what prey </w:t>
      </w:r>
      <w:r w:rsidR="00B776B3">
        <w:rPr>
          <w:rFonts w:eastAsia="Times New Roman" w:cs="Times New Roman"/>
        </w:rPr>
        <w:t>were</w:t>
      </w:r>
      <w:r>
        <w:rPr>
          <w:rFonts w:eastAsia="Times New Roman" w:cs="Times New Roman"/>
        </w:rPr>
        <w:t xml:space="preserve"> available for salmon at each location, </w:t>
      </w:r>
      <w:r w:rsidR="00B776B3">
        <w:rPr>
          <w:rFonts w:eastAsia="Times New Roman" w:cs="Times New Roman"/>
        </w:rPr>
        <w:t>was</w:t>
      </w:r>
      <w:r>
        <w:rPr>
          <w:rFonts w:eastAsia="Times New Roman" w:cs="Times New Roman"/>
        </w:rPr>
        <w:t xml:space="preserve"> through the diets themselves, viewing salmon as “plankton sampling gear” for the ideal prey type and size. Wherever possible, future research</w:t>
      </w:r>
      <w:r w:rsidR="00D50622">
        <w:rPr>
          <w:rFonts w:eastAsia="Times New Roman" w:cs="Times New Roman"/>
        </w:rPr>
        <w:t xml:space="preserve"> on salmon feeding, health and survival</w:t>
      </w:r>
      <w:r>
        <w:rPr>
          <w:rFonts w:eastAsia="Times New Roman" w:cs="Times New Roman"/>
        </w:rPr>
        <w:t xml:space="preserve"> should utilize stomach content analysis over making assumptions</w:t>
      </w:r>
      <w:r w:rsidR="009E3332">
        <w:rPr>
          <w:rFonts w:eastAsia="Times New Roman" w:cs="Times New Roman"/>
        </w:rPr>
        <w:t xml:space="preserve"> about prey availability</w:t>
      </w:r>
      <w:r>
        <w:rPr>
          <w:rFonts w:eastAsia="Times New Roman" w:cs="Times New Roman"/>
        </w:rPr>
        <w:t xml:space="preserve"> with </w:t>
      </w:r>
      <w:r w:rsidR="004D7B50">
        <w:rPr>
          <w:rFonts w:eastAsia="Times New Roman" w:cs="Times New Roman"/>
        </w:rPr>
        <w:t xml:space="preserve">the </w:t>
      </w:r>
      <w:r>
        <w:rPr>
          <w:rFonts w:eastAsia="Times New Roman" w:cs="Times New Roman"/>
        </w:rPr>
        <w:t>zooplankton tow</w:t>
      </w:r>
      <w:r w:rsidR="00D50622">
        <w:rPr>
          <w:rFonts w:eastAsia="Times New Roman" w:cs="Times New Roman"/>
        </w:rPr>
        <w:t xml:space="preserve"> samples</w:t>
      </w:r>
      <w:r>
        <w:rPr>
          <w:rFonts w:eastAsia="Times New Roman" w:cs="Times New Roman"/>
        </w:rPr>
        <w:t>.</w:t>
      </w:r>
    </w:p>
    <w:p w14:paraId="6869E757" w14:textId="77777777" w:rsidR="00BA5705" w:rsidRDefault="00BA5705" w:rsidP="00BA5705">
      <w:pPr>
        <w:rPr>
          <w:rFonts w:eastAsia="Times New Roman" w:cs="Times New Roman"/>
          <w:color w:val="000000"/>
        </w:rPr>
      </w:pPr>
    </w:p>
    <w:p w14:paraId="172596F8" w14:textId="73862357" w:rsidR="00BB6DA0" w:rsidRDefault="00BA5705" w:rsidP="00BA5705">
      <w:pPr>
        <w:rPr>
          <w:rFonts w:eastAsia="Times New Roman" w:cs="Times New Roman"/>
          <w:color w:val="000000"/>
        </w:rPr>
      </w:pPr>
      <w:r>
        <w:rPr>
          <w:rFonts w:eastAsia="Times New Roman" w:cs="Times New Roman"/>
          <w:color w:val="000000"/>
        </w:rPr>
        <w:tab/>
      </w:r>
      <w:r w:rsidRPr="00BA5705">
        <w:rPr>
          <w:rFonts w:eastAsia="Times New Roman" w:cs="Times New Roman"/>
          <w:color w:val="000000"/>
        </w:rPr>
        <w:t xml:space="preserve"> </w:t>
      </w:r>
      <w:r w:rsidRPr="00EB46DF">
        <w:rPr>
          <w:rFonts w:eastAsia="Times New Roman" w:cs="Times New Roman"/>
          <w:color w:val="000000"/>
        </w:rPr>
        <w:t>In other areas with similar coastal conditions, pink salmon ha</w:t>
      </w:r>
      <w:r w:rsidR="00B776B3">
        <w:rPr>
          <w:rFonts w:eastAsia="Times New Roman" w:cs="Times New Roman"/>
          <w:color w:val="000000"/>
        </w:rPr>
        <w:t>d</w:t>
      </w:r>
      <w:r w:rsidRPr="00EB46DF">
        <w:rPr>
          <w:rFonts w:eastAsia="Times New Roman" w:cs="Times New Roman"/>
          <w:color w:val="000000"/>
        </w:rPr>
        <w:t xml:space="preserve"> been found to utilize nearshore foraging on small crustaceans and chum salmon often prey switch </w:t>
      </w:r>
      <w:r w:rsidR="009E3332">
        <w:rPr>
          <w:rFonts w:eastAsia="Times New Roman" w:cs="Times New Roman"/>
          <w:color w:val="000000"/>
        </w:rPr>
        <w:t xml:space="preserve">from crustacean zooplankton </w:t>
      </w:r>
      <w:r w:rsidRPr="00EB46DF">
        <w:rPr>
          <w:rFonts w:eastAsia="Times New Roman" w:cs="Times New Roman"/>
          <w:color w:val="000000"/>
        </w:rPr>
        <w:t xml:space="preserve">to gelatinous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Godin, 1981; Tadokoro et al., 1996)</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Previous studies have found harpacticoid copepods as a prey for both species, and calanoid copepods were another important component in pink and chum salmon diets </w:t>
      </w:r>
      <w:r w:rsidRPr="00EB46DF">
        <w:rPr>
          <w:rStyle w:val="FootnoteReference"/>
          <w:rFonts w:eastAsia="Times New Roman" w:cs="Times New Roman"/>
          <w:color w:val="000000"/>
        </w:rPr>
        <w:fldChar w:fldCharType="begin" w:fldLock="1"/>
      </w:r>
      <w:r w:rsidR="009A5968">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Chebanova et al., 2018; Godin, 1981; Healey, 1979)</w:t>
      </w:r>
      <w:r w:rsidRPr="00EB46DF">
        <w:rPr>
          <w:rStyle w:val="FootnoteReference"/>
          <w:rFonts w:eastAsia="Times New Roman" w:cs="Times New Roman"/>
          <w:color w:val="000000"/>
        </w:rPr>
        <w:fldChar w:fldCharType="end"/>
      </w:r>
      <w:r w:rsidRPr="00EB46DF">
        <w:rPr>
          <w:rFonts w:eastAsia="Times New Roman" w:cs="Times New Roman"/>
          <w:color w:val="000000"/>
        </w:rPr>
        <w:t>. Recently, a study on sockeye salmon diets in this same area</w:t>
      </w:r>
      <w:r w:rsidR="009E3332">
        <w:rPr>
          <w:rFonts w:eastAsia="Times New Roman" w:cs="Times New Roman"/>
          <w:color w:val="000000"/>
        </w:rPr>
        <w:t xml:space="preserve"> in 2015,</w:t>
      </w:r>
      <w:r w:rsidRPr="00EB46DF">
        <w:rPr>
          <w:rFonts w:eastAsia="Times New Roman" w:cs="Times New Roman"/>
          <w:color w:val="000000"/>
        </w:rPr>
        <w:t xml:space="preserve"> found </w:t>
      </w:r>
      <w:r w:rsidRPr="00EB46DF">
        <w:rPr>
          <w:rFonts w:eastAsia="Times New Roman" w:cs="Times New Roman"/>
          <w:i/>
          <w:iCs/>
          <w:color w:val="000000"/>
        </w:rPr>
        <w:t>Oikopleura</w:t>
      </w:r>
      <w:r w:rsidRPr="00EB46DF">
        <w:rPr>
          <w:rFonts w:eastAsia="Times New Roman" w:cs="Times New Roman"/>
          <w:color w:val="000000"/>
        </w:rPr>
        <w:t xml:space="preserve"> to be very important prey in the Discovery Islands</w:t>
      </w:r>
      <w:r w:rsidR="009E3332">
        <w:rPr>
          <w:rFonts w:eastAsia="Times New Roman" w:cs="Times New Roman"/>
          <w:color w:val="000000"/>
        </w:rPr>
        <w:t xml:space="preserve"> </w:t>
      </w:r>
      <w:r w:rsidR="009E3332" w:rsidRPr="009E3332">
        <w:rPr>
          <w:rFonts w:eastAsia="Times New Roman" w:cs="Times New Roman"/>
          <w:color w:val="000000"/>
          <w:highlight w:val="yellow"/>
        </w:rPr>
        <w:t>()</w:t>
      </w:r>
      <w:r w:rsidRPr="009E3332">
        <w:rPr>
          <w:rFonts w:eastAsia="Times New Roman" w:cs="Times New Roman"/>
          <w:color w:val="000000"/>
          <w:highlight w:val="yellow"/>
        </w:rPr>
        <w:t>,</w:t>
      </w:r>
      <w:r w:rsidRPr="00EB46DF">
        <w:rPr>
          <w:rFonts w:eastAsia="Times New Roman" w:cs="Times New Roman"/>
          <w:color w:val="000000"/>
        </w:rPr>
        <w:t xml:space="preserve"> similar to chum salmon</w:t>
      </w:r>
      <w:r w:rsidR="009E3332">
        <w:rPr>
          <w:rFonts w:eastAsia="Times New Roman" w:cs="Times New Roman"/>
          <w:color w:val="000000"/>
        </w:rPr>
        <w:t xml:space="preserve"> in this study</w:t>
      </w:r>
      <w:r w:rsidRPr="00EB46DF">
        <w:rPr>
          <w:rFonts w:eastAsia="Times New Roman" w:cs="Times New Roman"/>
          <w:color w:val="000000"/>
        </w:rPr>
        <w:t>, and larger calanoids to be dominant in Johnstone Strait</w:t>
      </w:r>
      <w:r w:rsidR="009E3332">
        <w:rPr>
          <w:rFonts w:eastAsia="Times New Roman" w:cs="Times New Roman"/>
          <w:color w:val="000000"/>
        </w:rPr>
        <w:t xml:space="preserve"> </w:t>
      </w:r>
      <w:r w:rsidR="009E3332" w:rsidRPr="009E3332">
        <w:rPr>
          <w:rFonts w:eastAsia="Times New Roman" w:cs="Times New Roman"/>
          <w:color w:val="000000"/>
          <w:highlight w:val="yellow"/>
        </w:rPr>
        <w:t>()</w:t>
      </w:r>
      <w:r w:rsidRPr="009E3332">
        <w:rPr>
          <w:rFonts w:eastAsia="Times New Roman" w:cs="Times New Roman"/>
          <w:color w:val="000000"/>
          <w:highlight w:val="yellow"/>
        </w:rPr>
        <w:t>,</w:t>
      </w:r>
      <w:r w:rsidRPr="00EB46DF">
        <w:rPr>
          <w:rFonts w:eastAsia="Times New Roman" w:cs="Times New Roman"/>
          <w:color w:val="000000"/>
        </w:rPr>
        <w:t xml:space="preserve"> which </w:t>
      </w:r>
      <w:r w:rsidR="00B776B3">
        <w:rPr>
          <w:rFonts w:eastAsia="Times New Roman" w:cs="Times New Roman"/>
          <w:color w:val="000000"/>
        </w:rPr>
        <w:t>was</w:t>
      </w:r>
      <w:r w:rsidRPr="00EB46DF">
        <w:rPr>
          <w:rFonts w:eastAsia="Times New Roman" w:cs="Times New Roman"/>
          <w:color w:val="000000"/>
        </w:rPr>
        <w:t xml:space="preserve"> similar to the observed pink salmon diet composition</w:t>
      </w:r>
      <w:r w:rsidR="009E3332">
        <w:rPr>
          <w:rFonts w:eastAsia="Times New Roman" w:cs="Times New Roman"/>
          <w:color w:val="000000"/>
        </w:rPr>
        <w:t xml:space="preserve"> in 2016</w:t>
      </w:r>
      <w:r w:rsidRPr="00EB46DF">
        <w:rPr>
          <w:rFonts w:eastAsia="Times New Roman" w:cs="Times New Roman"/>
          <w:color w:val="000000"/>
        </w:rPr>
        <w:t xml:space="preserve">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et al., 2020)</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Other research that investigates dietary overlap of multiple species of salmon have found pink salmon to be most similar to either sockeye or chum salmon in their choices of prey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Daly et al., 2019)</w:t>
      </w:r>
      <w:r w:rsidRPr="00EB46DF">
        <w:rPr>
          <w:rStyle w:val="FootnoteReference"/>
          <w:rFonts w:eastAsia="Times New Roman" w:cs="Times New Roman"/>
          <w:color w:val="000000"/>
        </w:rPr>
        <w:fldChar w:fldCharType="end"/>
      </w:r>
      <w:r w:rsidRPr="00EB46DF">
        <w:rPr>
          <w:rFonts w:eastAsia="Times New Roman" w:cs="Times New Roman"/>
          <w:color w:val="000000"/>
        </w:rPr>
        <w:t>.</w:t>
      </w:r>
    </w:p>
    <w:p w14:paraId="6819E16E" w14:textId="34373022" w:rsidR="003F3A41" w:rsidRDefault="003F3A41" w:rsidP="00BA5705">
      <w:pPr>
        <w:rPr>
          <w:rFonts w:eastAsia="Times New Roman" w:cs="Times New Roman"/>
          <w:color w:val="000000"/>
        </w:rPr>
      </w:pPr>
    </w:p>
    <w:p w14:paraId="7B68EE60" w14:textId="7C06A528" w:rsidR="00F9754A" w:rsidRDefault="003F3A41" w:rsidP="00BA5705">
      <w:pPr>
        <w:rPr>
          <w:rFonts w:eastAsia="Times New Roman" w:cs="Times New Roman"/>
          <w:color w:val="000000"/>
        </w:rPr>
      </w:pPr>
      <w:r>
        <w:rPr>
          <w:rFonts w:eastAsia="Times New Roman" w:cs="Times New Roman"/>
          <w:color w:val="000000"/>
        </w:rPr>
        <w:tab/>
      </w:r>
      <w:r w:rsidR="00F9754A">
        <w:rPr>
          <w:rFonts w:eastAsia="Times New Roman" w:cs="Times New Roman"/>
          <w:color w:val="000000"/>
        </w:rPr>
        <w:t>In addition to stomach fullness being low for migrating juvenile salmon in the Disco</w:t>
      </w:r>
      <w:r w:rsidR="00FC40E9">
        <w:rPr>
          <w:rFonts w:eastAsia="Times New Roman" w:cs="Times New Roman"/>
          <w:color w:val="000000"/>
        </w:rPr>
        <w:t>v</w:t>
      </w:r>
      <w:r w:rsidR="00F9754A">
        <w:rPr>
          <w:rFonts w:eastAsia="Times New Roman" w:cs="Times New Roman"/>
          <w:color w:val="000000"/>
        </w:rPr>
        <w:t xml:space="preserve">ery Islands and Johnstone Strait, Fulton’s condition factor K was also low throughout the regions. </w:t>
      </w:r>
      <w:commentRangeStart w:id="59"/>
      <w:r w:rsidR="00FE0CC6">
        <w:rPr>
          <w:rFonts w:eastAsia="Times New Roman" w:cs="Times New Roman"/>
          <w:color w:val="000000"/>
        </w:rPr>
        <w:t xml:space="preserve">Since juvenile chum salmon tend to have longer residence times in coastal environments than the </w:t>
      </w:r>
      <w:commentRangeEnd w:id="59"/>
      <w:r w:rsidR="00B776B3">
        <w:rPr>
          <w:rStyle w:val="CommentReference"/>
        </w:rPr>
        <w:commentReference w:id="59"/>
      </w:r>
      <w:r w:rsidR="00FE0CC6">
        <w:rPr>
          <w:rFonts w:eastAsia="Times New Roman" w:cs="Times New Roman"/>
          <w:color w:val="000000"/>
        </w:rPr>
        <w:t xml:space="preserve">short-lived pink salmon </w:t>
      </w:r>
      <w:r w:rsidR="00FE0CC6">
        <w:rPr>
          <w:rFonts w:eastAsia="Times New Roman" w:cs="Times New Roman"/>
          <w:color w:val="000000"/>
        </w:rPr>
        <w:fldChar w:fldCharType="begin" w:fldLock="1"/>
      </w:r>
      <w:r w:rsidR="00DE7EC1">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FE0CC6">
        <w:rPr>
          <w:rFonts w:eastAsia="Times New Roman" w:cs="Times New Roman"/>
          <w:color w:val="000000"/>
        </w:rPr>
        <w:fldChar w:fldCharType="separate"/>
      </w:r>
      <w:r w:rsidR="00FE0CC6" w:rsidRPr="00FE0CC6">
        <w:rPr>
          <w:rFonts w:eastAsia="Times New Roman" w:cs="Times New Roman"/>
          <w:noProof/>
          <w:color w:val="000000"/>
        </w:rPr>
        <w:t>(Duffy et al., 2005)</w:t>
      </w:r>
      <w:r w:rsidR="00FE0CC6">
        <w:rPr>
          <w:rFonts w:eastAsia="Times New Roman" w:cs="Times New Roman"/>
          <w:color w:val="000000"/>
        </w:rPr>
        <w:fldChar w:fldCharType="end"/>
      </w:r>
      <w:r w:rsidR="00FE0CC6">
        <w:rPr>
          <w:rFonts w:eastAsia="Times New Roman" w:cs="Times New Roman"/>
          <w:color w:val="000000"/>
        </w:rPr>
        <w:t xml:space="preserve">, the higher condition factor of chum at D07 indicates good feeding in the northern </w:t>
      </w:r>
      <w:proofErr w:type="spellStart"/>
      <w:r w:rsidR="00FE0CC6">
        <w:rPr>
          <w:rFonts w:eastAsia="Times New Roman" w:cs="Times New Roman"/>
          <w:color w:val="000000"/>
        </w:rPr>
        <w:t>SoG</w:t>
      </w:r>
      <w:proofErr w:type="spellEnd"/>
      <w:r w:rsidR="00FE0CC6">
        <w:rPr>
          <w:rFonts w:eastAsia="Times New Roman" w:cs="Times New Roman"/>
          <w:color w:val="000000"/>
        </w:rPr>
        <w:t>, although this was not seen in the stomach fullness at this site. The</w:t>
      </w:r>
      <w:r w:rsidR="00DE7EC1">
        <w:rPr>
          <w:rFonts w:eastAsia="Times New Roman" w:cs="Times New Roman"/>
          <w:color w:val="000000"/>
        </w:rPr>
        <w:t xml:space="preserve"> g</w:t>
      </w:r>
      <w:r w:rsidR="00FE0CC6">
        <w:rPr>
          <w:rFonts w:eastAsia="Times New Roman" w:cs="Times New Roman"/>
          <w:color w:val="000000"/>
        </w:rPr>
        <w:t xml:space="preserve">ood condition </w:t>
      </w:r>
      <w:r w:rsidR="005370DA">
        <w:rPr>
          <w:rFonts w:eastAsia="Times New Roman" w:cs="Times New Roman"/>
          <w:color w:val="000000"/>
        </w:rPr>
        <w:t>(</w:t>
      </w:r>
      <w:r w:rsidR="00FE0CC6">
        <w:rPr>
          <w:rFonts w:eastAsia="Times New Roman" w:cs="Times New Roman"/>
          <w:color w:val="000000"/>
        </w:rPr>
        <w:t>for chum salmon</w:t>
      </w:r>
      <w:r w:rsidR="005370DA">
        <w:rPr>
          <w:rFonts w:eastAsia="Times New Roman" w:cs="Times New Roman"/>
          <w:color w:val="000000"/>
        </w:rPr>
        <w:t>)</w:t>
      </w:r>
      <w:r w:rsidR="00FE0CC6">
        <w:rPr>
          <w:rFonts w:eastAsia="Times New Roman" w:cs="Times New Roman"/>
          <w:color w:val="000000"/>
        </w:rPr>
        <w:t xml:space="preserve"> in </w:t>
      </w:r>
      <w:proofErr w:type="spellStart"/>
      <w:r w:rsidR="00FE0CC6">
        <w:rPr>
          <w:rFonts w:eastAsia="Times New Roman" w:cs="Times New Roman"/>
          <w:color w:val="000000"/>
        </w:rPr>
        <w:t>NSoG</w:t>
      </w:r>
      <w:proofErr w:type="spellEnd"/>
      <w:r w:rsidR="00FE0CC6">
        <w:rPr>
          <w:rFonts w:eastAsia="Times New Roman" w:cs="Times New Roman"/>
          <w:color w:val="000000"/>
        </w:rPr>
        <w:t>, low feeding and condition in DI-JS, followed by high feeding and condition in QCSt</w:t>
      </w:r>
      <w:r w:rsidR="005370DA">
        <w:rPr>
          <w:rFonts w:eastAsia="Times New Roman" w:cs="Times New Roman"/>
          <w:color w:val="000000"/>
        </w:rPr>
        <w:t xml:space="preserve"> for pink and chum salmon</w:t>
      </w:r>
      <w:r w:rsidR="00DE7EC1">
        <w:rPr>
          <w:rFonts w:eastAsia="Times New Roman" w:cs="Times New Roman"/>
          <w:color w:val="000000"/>
        </w:rPr>
        <w:t>,</w:t>
      </w:r>
      <w:r w:rsidR="00FE0CC6">
        <w:rPr>
          <w:rFonts w:eastAsia="Times New Roman" w:cs="Times New Roman"/>
          <w:color w:val="000000"/>
        </w:rPr>
        <w:t xml:space="preserve"> </w:t>
      </w:r>
      <w:r w:rsidR="00B776B3">
        <w:rPr>
          <w:rFonts w:eastAsia="Times New Roman" w:cs="Times New Roman"/>
          <w:color w:val="000000"/>
        </w:rPr>
        <w:t>was</w:t>
      </w:r>
      <w:r w:rsidR="00DE7EC1">
        <w:rPr>
          <w:rFonts w:eastAsia="Times New Roman" w:cs="Times New Roman"/>
          <w:color w:val="000000"/>
        </w:rPr>
        <w:t xml:space="preserve"> mirrored by the study done on juvenile sockeye salmon in the same area in 2015,</w:t>
      </w:r>
      <w:r w:rsidR="005370DA">
        <w:rPr>
          <w:rFonts w:eastAsia="Times New Roman" w:cs="Times New Roman"/>
          <w:color w:val="000000"/>
        </w:rPr>
        <w:t xml:space="preserve"> which found</w:t>
      </w:r>
      <w:r w:rsidR="00DE7EC1">
        <w:rPr>
          <w:rFonts w:eastAsia="Times New Roman" w:cs="Times New Roman"/>
          <w:color w:val="000000"/>
        </w:rPr>
        <w:t xml:space="preserve"> food limitation and foraging hot spots </w:t>
      </w:r>
      <w:r w:rsidR="00DE7EC1">
        <w:rPr>
          <w:rFonts w:eastAsia="Times New Roman" w:cs="Times New Roman"/>
          <w:color w:val="000000"/>
        </w:rPr>
        <w:fldChar w:fldCharType="begin" w:fldLock="1"/>
      </w:r>
      <w:r w:rsidR="00D07B96">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DE7EC1">
        <w:rPr>
          <w:rFonts w:eastAsia="Times New Roman" w:cs="Times New Roman"/>
          <w:color w:val="000000"/>
        </w:rPr>
        <w:fldChar w:fldCharType="separate"/>
      </w:r>
      <w:r w:rsidR="00DE7EC1" w:rsidRPr="00DE7EC1">
        <w:rPr>
          <w:rFonts w:eastAsia="Times New Roman" w:cs="Times New Roman"/>
          <w:noProof/>
          <w:color w:val="000000"/>
        </w:rPr>
        <w:t>(James et al., 2020)</w:t>
      </w:r>
      <w:r w:rsidR="00DE7EC1">
        <w:rPr>
          <w:rFonts w:eastAsia="Times New Roman" w:cs="Times New Roman"/>
          <w:color w:val="000000"/>
        </w:rPr>
        <w:fldChar w:fldCharType="end"/>
      </w:r>
      <w:r w:rsidR="00DE7EC1">
        <w:rPr>
          <w:rFonts w:eastAsia="Times New Roman" w:cs="Times New Roman"/>
          <w:color w:val="000000"/>
        </w:rPr>
        <w:t>.</w:t>
      </w:r>
      <w:r w:rsidR="00D07B96">
        <w:rPr>
          <w:rFonts w:eastAsia="Times New Roman" w:cs="Times New Roman"/>
          <w:color w:val="000000"/>
        </w:rPr>
        <w:t xml:space="preserve"> Another study on the growth of juvenile salmon found that pink and chum salmon experienced low growth in the Johnstone Strait and Queen Charlotte Strait area during 2012 – 2014 outmigration </w:t>
      </w:r>
      <w:r w:rsidR="00D07B96">
        <w:rPr>
          <w:rFonts w:eastAsia="Times New Roman" w:cs="Times New Roman"/>
          <w:color w:val="000000"/>
        </w:rPr>
        <w:fldChar w:fldCharType="begin" w:fldLock="1"/>
      </w:r>
      <w:r w:rsidR="00D94317">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00D07B96">
        <w:rPr>
          <w:rFonts w:eastAsia="Times New Roman" w:cs="Times New Roman"/>
          <w:color w:val="000000"/>
        </w:rPr>
        <w:fldChar w:fldCharType="separate"/>
      </w:r>
      <w:r w:rsidR="00D07B96" w:rsidRPr="00D07B96">
        <w:rPr>
          <w:rFonts w:eastAsia="Times New Roman" w:cs="Times New Roman"/>
          <w:noProof/>
          <w:color w:val="000000"/>
        </w:rPr>
        <w:t>(Journey et al., 2018)</w:t>
      </w:r>
      <w:r w:rsidR="00D07B96">
        <w:rPr>
          <w:rFonts w:eastAsia="Times New Roman" w:cs="Times New Roman"/>
          <w:color w:val="000000"/>
        </w:rPr>
        <w:fldChar w:fldCharType="end"/>
      </w:r>
      <w:r w:rsidR="00D07B96">
        <w:rPr>
          <w:rFonts w:eastAsia="Times New Roman" w:cs="Times New Roman"/>
          <w:color w:val="000000"/>
        </w:rPr>
        <w:t>, likely from low feeding opportunities but juvenile pink and chum salmon diets in this area weren’t analyzed until this study.</w:t>
      </w:r>
    </w:p>
    <w:p w14:paraId="47B5FFB3" w14:textId="2C1F4C7F" w:rsidR="003F3A41" w:rsidRDefault="003F3A41" w:rsidP="00BA5705">
      <w:pPr>
        <w:rPr>
          <w:rFonts w:eastAsia="Times New Roman" w:cs="Times New Roman"/>
          <w:color w:val="000000"/>
        </w:rPr>
      </w:pPr>
    </w:p>
    <w:p w14:paraId="2F766DFA" w14:textId="11913DB2" w:rsidR="003F3A41" w:rsidRPr="00BA5705" w:rsidRDefault="003F3A41" w:rsidP="003F3A41">
      <w:pPr>
        <w:rPr>
          <w:rFonts w:eastAsia="Times New Roman" w:cs="Times New Roman"/>
          <w:color w:val="000000"/>
        </w:rPr>
      </w:pPr>
      <w:r>
        <w:rPr>
          <w:rFonts w:eastAsia="Times New Roman" w:cs="Times New Roman"/>
          <w:color w:val="000000"/>
        </w:rPr>
        <w:tab/>
      </w:r>
      <w:r w:rsidRPr="00EB46DF">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w:t>
      </w:r>
      <w:r w:rsidR="00B776B3">
        <w:rPr>
          <w:rFonts w:eastAsia="Times New Roman" w:cs="Times New Roman"/>
        </w:rPr>
        <w:t>d</w:t>
      </w:r>
      <w:r w:rsidRPr="00EB46DF">
        <w:rPr>
          <w:rFonts w:eastAsia="Times New Roman" w:cs="Times New Roman"/>
        </w:rPr>
        <w:t xml:space="preserve">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t>
      </w:r>
      <w:r w:rsidR="00B776B3">
        <w:rPr>
          <w:rFonts w:eastAsia="Times New Roman" w:cs="Times New Roman"/>
        </w:rPr>
        <w:t>wa</w:t>
      </w:r>
      <w:r w:rsidRPr="00EB46DF">
        <w:rPr>
          <w:rFonts w:eastAsia="Times New Roman" w:cs="Times New Roman"/>
        </w:rPr>
        <w:t>s the focus of the next data chapter.</w:t>
      </w:r>
    </w:p>
    <w:p w14:paraId="68DE388D" w14:textId="77777777" w:rsidR="00BA5705" w:rsidRPr="00BA5705" w:rsidRDefault="00BA5705" w:rsidP="00BA5705"/>
    <w:p w14:paraId="3C1B1620" w14:textId="1853CAE3" w:rsidR="00BA5705" w:rsidRPr="003F3A41" w:rsidRDefault="00E402EC" w:rsidP="00BA5705">
      <w:pPr>
        <w:pStyle w:val="Heading4"/>
      </w:pPr>
      <w:bookmarkStart w:id="60" w:name="_Toc49865732"/>
      <w:r w:rsidRPr="00B00DD1">
        <w:t>Competition in contrasting foraging conditions</w:t>
      </w:r>
      <w:bookmarkEnd w:id="60"/>
    </w:p>
    <w:p w14:paraId="762CA1AA" w14:textId="2A81F06C" w:rsidR="00BA5705" w:rsidRDefault="00BA5705" w:rsidP="00BA5705">
      <w:pPr>
        <w:rPr>
          <w:rFonts w:eastAsia="Times New Roman" w:cs="Times New Roman"/>
        </w:rPr>
      </w:pPr>
    </w:p>
    <w:p w14:paraId="7B3CF96C" w14:textId="0B4236BD" w:rsidR="00631BC4" w:rsidRDefault="00FC40E9" w:rsidP="00BA5705">
      <w:pPr>
        <w:rPr>
          <w:rFonts w:eastAsia="Times New Roman" w:cs="Times New Roman"/>
        </w:rPr>
      </w:pPr>
      <w:r>
        <w:rPr>
          <w:rFonts w:eastAsia="Times New Roman" w:cs="Times New Roman"/>
        </w:rPr>
        <w:tab/>
        <w:t xml:space="preserve">Juvenile pink and chum salmon were found to have </w:t>
      </w:r>
      <w:r w:rsidR="00D94317">
        <w:rPr>
          <w:rFonts w:eastAsia="Times New Roman" w:cs="Times New Roman"/>
        </w:rPr>
        <w:t xml:space="preserve">extreme values of </w:t>
      </w:r>
      <w:r>
        <w:rPr>
          <w:rFonts w:eastAsia="Times New Roman" w:cs="Times New Roman"/>
        </w:rPr>
        <w:t xml:space="preserve">stomach fullness </w:t>
      </w:r>
      <w:r w:rsidR="00631BC4">
        <w:rPr>
          <w:rFonts w:eastAsia="Times New Roman" w:cs="Times New Roman"/>
        </w:rPr>
        <w:t xml:space="preserve">in the DI-JS, </w:t>
      </w:r>
      <w:r>
        <w:rPr>
          <w:rFonts w:eastAsia="Times New Roman" w:cs="Times New Roman"/>
        </w:rPr>
        <w:t xml:space="preserve">relative to other </w:t>
      </w:r>
      <w:r w:rsidR="00631BC4">
        <w:rPr>
          <w:rFonts w:eastAsia="Times New Roman" w:cs="Times New Roman"/>
        </w:rPr>
        <w:t>locations along the coastal migration route</w:t>
      </w:r>
      <w:r w:rsidR="006225DE">
        <w:rPr>
          <w:rFonts w:eastAsia="Times New Roman" w:cs="Times New Roman"/>
        </w:rPr>
        <w:t>s</w:t>
      </w:r>
      <w:r w:rsidR="00631BC4">
        <w:rPr>
          <w:rFonts w:eastAsia="Times New Roman" w:cs="Times New Roman"/>
        </w:rPr>
        <w:t xml:space="preserve"> in the Pacific Northwest.</w:t>
      </w:r>
      <w:r w:rsidR="00A1562B">
        <w:rPr>
          <w:rFonts w:eastAsia="Times New Roman" w:cs="Times New Roman"/>
        </w:rPr>
        <w:t xml:space="preserve"> For example, juvenile pink and chum mean gut fullness</w:t>
      </w:r>
      <w:r w:rsidR="00D94317">
        <w:rPr>
          <w:rFonts w:eastAsia="Times New Roman" w:cs="Times New Roman"/>
        </w:rPr>
        <w:t xml:space="preserve"> was found to be 2-4% body weight (BW) in the nearby Broughton Archipelago in 2003 and 2006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Gulbransen, 2014)</w:t>
      </w:r>
      <w:r w:rsidR="00D94317">
        <w:rPr>
          <w:rFonts w:eastAsia="Times New Roman" w:cs="Times New Roman"/>
        </w:rPr>
        <w:fldChar w:fldCharType="end"/>
      </w:r>
      <w:r w:rsidR="00D94317">
        <w:rPr>
          <w:rFonts w:eastAsia="Times New Roman" w:cs="Times New Roman"/>
        </w:rPr>
        <w:t xml:space="preserve">, 1% BW in Northern B.C. in 2000-2002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Brodeur et al., 2007)</w:t>
      </w:r>
      <w:r w:rsidR="00D94317">
        <w:rPr>
          <w:rFonts w:eastAsia="Times New Roman" w:cs="Times New Roman"/>
        </w:rPr>
        <w:fldChar w:fldCharType="end"/>
      </w:r>
      <w:r w:rsidR="00D94317">
        <w:rPr>
          <w:rFonts w:eastAsia="Times New Roman" w:cs="Times New Roman"/>
        </w:rPr>
        <w:t>, 1-4%</w:t>
      </w:r>
      <w:r w:rsidR="009305BF">
        <w:rPr>
          <w:rFonts w:eastAsia="Times New Roman" w:cs="Times New Roman"/>
        </w:rPr>
        <w:t xml:space="preserve"> BW</w:t>
      </w:r>
      <w:r w:rsidR="00D94317">
        <w:rPr>
          <w:rFonts w:eastAsia="Times New Roman" w:cs="Times New Roman"/>
        </w:rPr>
        <w:t xml:space="preserve"> in Southeast Alaska in 2001 </w:t>
      </w:r>
      <w:r w:rsidR="00D94317">
        <w:rPr>
          <w:rFonts w:eastAsia="Times New Roman" w:cs="Times New Roman"/>
        </w:rPr>
        <w:fldChar w:fldCharType="begin" w:fldLock="1"/>
      </w:r>
      <w:r w:rsidR="009305B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id":"ITEM-1","issued":{"date-parts":[["2002"]]},"title":"Diel Feeding of Juvenile Pink, Chum, and Coho Salmon in Icy Strait, Southeastern Alaska, May–September 2001","type":"report"},"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Sturdevant et al., 2002)</w:t>
      </w:r>
      <w:r w:rsidR="00D94317">
        <w:rPr>
          <w:rFonts w:eastAsia="Times New Roman" w:cs="Times New Roman"/>
        </w:rPr>
        <w:fldChar w:fldCharType="end"/>
      </w:r>
      <w:r w:rsidR="00D94317">
        <w:rPr>
          <w:rFonts w:eastAsia="Times New Roman" w:cs="Times New Roman"/>
        </w:rPr>
        <w:t>, and</w:t>
      </w:r>
      <w:r w:rsidR="009305BF">
        <w:rPr>
          <w:rFonts w:eastAsia="Times New Roman" w:cs="Times New Roman"/>
        </w:rPr>
        <w:t xml:space="preserve"> 1.7-1.9% BW</w:t>
      </w:r>
      <w:r w:rsidR="00D94317">
        <w:rPr>
          <w:rFonts w:eastAsia="Times New Roman" w:cs="Times New Roman"/>
        </w:rPr>
        <w:t xml:space="preserve"> in </w:t>
      </w:r>
      <w:r w:rsidR="009305BF">
        <w:rPr>
          <w:rFonts w:eastAsia="Times New Roman" w:cs="Times New Roman"/>
        </w:rPr>
        <w:t xml:space="preserve">the eastern Gulf of Alaska </w:t>
      </w:r>
      <w:r w:rsidR="009305BF">
        <w:rPr>
          <w:rFonts w:eastAsia="Times New Roman" w:cs="Times New Roman"/>
        </w:rPr>
        <w:fldChar w:fldCharType="begin" w:fldLock="1"/>
      </w:r>
      <w:r w:rsidR="00C32A77">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9305BF">
        <w:rPr>
          <w:rFonts w:eastAsia="Times New Roman" w:cs="Times New Roman"/>
        </w:rPr>
        <w:fldChar w:fldCharType="separate"/>
      </w:r>
      <w:r w:rsidR="009305BF" w:rsidRPr="009305BF">
        <w:rPr>
          <w:rFonts w:eastAsia="Times New Roman" w:cs="Times New Roman"/>
          <w:noProof/>
        </w:rPr>
        <w:t>(Daly et al., 2019)</w:t>
      </w:r>
      <w:r w:rsidR="009305BF">
        <w:rPr>
          <w:rFonts w:eastAsia="Times New Roman" w:cs="Times New Roman"/>
        </w:rPr>
        <w:fldChar w:fldCharType="end"/>
      </w:r>
      <w:r w:rsidR="009305BF">
        <w:rPr>
          <w:rFonts w:eastAsia="Times New Roman" w:cs="Times New Roman"/>
        </w:rPr>
        <w:t xml:space="preserve">. Comparatively, in this study juvenile pink and chum </w:t>
      </w:r>
      <w:r w:rsidR="005925C5">
        <w:rPr>
          <w:rFonts w:eastAsia="Times New Roman" w:cs="Times New Roman"/>
        </w:rPr>
        <w:t>salmon gut</w:t>
      </w:r>
      <w:r w:rsidR="009305BF">
        <w:rPr>
          <w:rFonts w:eastAsia="Times New Roman" w:cs="Times New Roman"/>
        </w:rPr>
        <w:t xml:space="preserve"> fullness averaged &lt; 0.5 % BW </w:t>
      </w:r>
      <w:r w:rsidR="005925C5">
        <w:rPr>
          <w:rFonts w:eastAsia="Times New Roman" w:cs="Times New Roman"/>
        </w:rPr>
        <w:t>in</w:t>
      </w:r>
      <w:r w:rsidR="009305BF">
        <w:rPr>
          <w:rFonts w:eastAsia="Times New Roman" w:cs="Times New Roman"/>
        </w:rPr>
        <w:t xml:space="preserve"> the first five sites (0.35% pink; 0.40% chum) and &gt;5% BW in QCSt (7.5% pink; 6.2% chum). </w:t>
      </w:r>
      <w:r w:rsidR="005925C5">
        <w:rPr>
          <w:rFonts w:eastAsia="Times New Roman" w:cs="Times New Roman"/>
        </w:rPr>
        <w:t>This foraging refuge of Queen Charlotte Strait may help juvenile salmon meet their energetic demands for outmigration after a period of potential food limitation and poor food quality.</w:t>
      </w:r>
    </w:p>
    <w:p w14:paraId="063AA2CB" w14:textId="77777777" w:rsidR="00B776B3" w:rsidRDefault="00B776B3" w:rsidP="00BA5705">
      <w:pPr>
        <w:rPr>
          <w:rFonts w:eastAsia="Times New Roman" w:cs="Times New Roman"/>
        </w:rPr>
      </w:pPr>
    </w:p>
    <w:p w14:paraId="5F2C809A" w14:textId="1283E6B8" w:rsidR="00631BC4" w:rsidRDefault="00631BC4" w:rsidP="00BA5705">
      <w:pPr>
        <w:rPr>
          <w:rFonts w:eastAsia="Times New Roman" w:cs="Times New Roman"/>
        </w:rPr>
      </w:pPr>
      <w:r>
        <w:rPr>
          <w:rFonts w:eastAsia="Times New Roman" w:cs="Times New Roman"/>
        </w:rPr>
        <w:tab/>
        <w:t xml:space="preserve">In these low foraging conditions, juvenile pink and chum salmon </w:t>
      </w:r>
      <w:r w:rsidR="00B776B3">
        <w:rPr>
          <w:rFonts w:eastAsia="Times New Roman" w:cs="Times New Roman"/>
        </w:rPr>
        <w:t>were</w:t>
      </w:r>
      <w:r>
        <w:rPr>
          <w:rFonts w:eastAsia="Times New Roman" w:cs="Times New Roman"/>
        </w:rPr>
        <w:t xml:space="preserve"> likely competing for limited resources and employ species-specific strategies in response to challenging conditions. Chum salmon ha</w:t>
      </w:r>
      <w:r w:rsidR="00B776B3">
        <w:rPr>
          <w:rFonts w:eastAsia="Times New Roman" w:cs="Times New Roman"/>
        </w:rPr>
        <w:t>d</w:t>
      </w:r>
      <w:r>
        <w:rPr>
          <w:rFonts w:eastAsia="Times New Roman" w:cs="Times New Roman"/>
        </w:rPr>
        <w:t xml:space="preserve"> been shown to adapt and switch to gelatinous prey in response to inter-specific competition with pink salmon in the adult phase, but research was limited for juveniles. </w:t>
      </w:r>
      <w:r w:rsidR="00F579A7">
        <w:rPr>
          <w:rFonts w:eastAsia="Times New Roman" w:cs="Times New Roman"/>
        </w:rPr>
        <w:t xml:space="preserve">This specialization under low foraging conditions </w:t>
      </w:r>
      <w:r w:rsidR="00B776B3">
        <w:rPr>
          <w:rFonts w:eastAsia="Times New Roman" w:cs="Times New Roman"/>
        </w:rPr>
        <w:t>was</w:t>
      </w:r>
      <w:r w:rsidR="00F579A7">
        <w:rPr>
          <w:rFonts w:eastAsia="Times New Roman" w:cs="Times New Roman"/>
        </w:rPr>
        <w:t xml:space="preserve">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 Therefore, salmon species potential to compete for limited food resources during early marine migration</w:t>
      </w:r>
      <w:r w:rsidR="00B776B3">
        <w:rPr>
          <w:rFonts w:eastAsia="Times New Roman" w:cs="Times New Roman"/>
        </w:rPr>
        <w:t xml:space="preserve"> was</w:t>
      </w:r>
      <w:r w:rsidR="00F579A7">
        <w:rPr>
          <w:rFonts w:eastAsia="Times New Roman" w:cs="Times New Roman"/>
        </w:rPr>
        <w:t xml:space="preserve"> dynamic, may shift </w:t>
      </w:r>
      <w:r w:rsidR="00B776B3">
        <w:rPr>
          <w:rFonts w:eastAsia="Times New Roman" w:cs="Times New Roman"/>
        </w:rPr>
        <w:t>over</w:t>
      </w:r>
      <w:r w:rsidR="00F579A7">
        <w:rPr>
          <w:rFonts w:eastAsia="Times New Roman" w:cs="Times New Roman"/>
        </w:rPr>
        <w:t xml:space="preserve"> time and requires further in-depth research.</w:t>
      </w:r>
    </w:p>
    <w:p w14:paraId="676295CB" w14:textId="068599AB" w:rsidR="00BA5705" w:rsidRPr="00BA5705" w:rsidRDefault="00BA5705" w:rsidP="00BA5705"/>
    <w:p w14:paraId="29AD4605" w14:textId="7664F75B" w:rsidR="00BA5705" w:rsidRPr="00BA5705" w:rsidRDefault="00E402EC" w:rsidP="00BA5705">
      <w:pPr>
        <w:pStyle w:val="Heading4"/>
      </w:pPr>
      <w:bookmarkStart w:id="61" w:name="_Toc49865733"/>
      <w:r w:rsidRPr="00B00DD1">
        <w:t>Trophic niches of juvenile pink and chum salmon</w:t>
      </w:r>
      <w:bookmarkEnd w:id="61"/>
    </w:p>
    <w:p w14:paraId="3C920939" w14:textId="77777777" w:rsidR="002606FB" w:rsidRPr="00EB46DF" w:rsidRDefault="002606FB" w:rsidP="00266C78">
      <w:pPr>
        <w:rPr>
          <w:rFonts w:eastAsia="Times New Roman" w:cs="Times New Roman"/>
        </w:rPr>
      </w:pPr>
    </w:p>
    <w:p w14:paraId="0F37FEF9" w14:textId="6C8E0099" w:rsidR="00372150" w:rsidRDefault="00372150" w:rsidP="00BA5705">
      <w:pPr>
        <w:rPr>
          <w:rFonts w:eastAsia="Times New Roman" w:cs="Times New Roman"/>
          <w:color w:val="000000"/>
        </w:rPr>
      </w:pPr>
      <w:r w:rsidRPr="00EB46DF">
        <w:rPr>
          <w:rFonts w:eastAsia="Times New Roman" w:cs="Times New Roman"/>
          <w:color w:val="000000"/>
        </w:rPr>
        <w:tab/>
        <w:t>Juvenile pink and chum salmon ha</w:t>
      </w:r>
      <w:r w:rsidR="00B776B3">
        <w:rPr>
          <w:rFonts w:eastAsia="Times New Roman" w:cs="Times New Roman"/>
          <w:color w:val="000000"/>
        </w:rPr>
        <w:t>d</w:t>
      </w:r>
      <w:r w:rsidRPr="00EB46DF">
        <w:rPr>
          <w:rFonts w:eastAsia="Times New Roman" w:cs="Times New Roman"/>
          <w:color w:val="000000"/>
        </w:rPr>
        <w:t xml:space="preserve"> similar diets when </w:t>
      </w:r>
      <w:r w:rsidR="00001741" w:rsidRPr="00EB46DF">
        <w:rPr>
          <w:rFonts w:eastAsia="Times New Roman" w:cs="Times New Roman"/>
          <w:color w:val="000000"/>
        </w:rPr>
        <w:t>prey availability</w:t>
      </w:r>
      <w:r w:rsidRPr="00EB46DF">
        <w:rPr>
          <w:rFonts w:eastAsia="Times New Roman" w:cs="Times New Roman"/>
          <w:color w:val="000000"/>
        </w:rPr>
        <w:t xml:space="preserve"> </w:t>
      </w:r>
      <w:r w:rsidR="00B776B3">
        <w:rPr>
          <w:rFonts w:eastAsia="Times New Roman" w:cs="Times New Roman"/>
          <w:color w:val="000000"/>
        </w:rPr>
        <w:t>was</w:t>
      </w:r>
      <w:r w:rsidRPr="00EB46DF">
        <w:rPr>
          <w:rFonts w:eastAsia="Times New Roman" w:cs="Times New Roman"/>
          <w:color w:val="000000"/>
        </w:rPr>
        <w:t xml:space="preserve"> high but utilize</w:t>
      </w:r>
      <w:r w:rsidR="00B776B3">
        <w:rPr>
          <w:rFonts w:eastAsia="Times New Roman" w:cs="Times New Roman"/>
          <w:color w:val="000000"/>
        </w:rPr>
        <w:t>d</w:t>
      </w:r>
      <w:r w:rsidRPr="00EB46DF">
        <w:rPr>
          <w:rFonts w:eastAsia="Times New Roman" w:cs="Times New Roman"/>
          <w:color w:val="000000"/>
        </w:rPr>
        <w:t xml:space="preserve"> different foraging strategies when </w:t>
      </w:r>
      <w:r w:rsidR="00001741" w:rsidRPr="00EB46DF">
        <w:rPr>
          <w:rFonts w:eastAsia="Times New Roman" w:cs="Times New Roman"/>
          <w:color w:val="000000"/>
        </w:rPr>
        <w:t xml:space="preserve">prey availability </w:t>
      </w:r>
      <w:r w:rsidR="00B776B3">
        <w:rPr>
          <w:rFonts w:eastAsia="Times New Roman" w:cs="Times New Roman"/>
          <w:color w:val="000000"/>
        </w:rPr>
        <w:t>wa</w:t>
      </w:r>
      <w:r w:rsidRPr="00EB46DF">
        <w:rPr>
          <w:rFonts w:eastAsia="Times New Roman" w:cs="Times New Roman"/>
          <w:color w:val="000000"/>
        </w:rPr>
        <w:t xml:space="preserve">s low, </w:t>
      </w:r>
      <w:r w:rsidR="003D287D" w:rsidRPr="00EB46DF">
        <w:rPr>
          <w:rFonts w:eastAsia="Times New Roman" w:cs="Times New Roman"/>
          <w:color w:val="000000"/>
        </w:rPr>
        <w:t xml:space="preserve">indicative of resource </w:t>
      </w:r>
      <w:r w:rsidR="009E3332">
        <w:rPr>
          <w:rFonts w:eastAsia="Times New Roman" w:cs="Times New Roman"/>
          <w:color w:val="000000"/>
        </w:rPr>
        <w:t>partitioning</w:t>
      </w:r>
      <w:r w:rsidRPr="00EB46DF">
        <w:rPr>
          <w:rFonts w:eastAsia="Times New Roman" w:cs="Times New Roman"/>
          <w:color w:val="000000"/>
        </w:rPr>
        <w:t xml:space="preserve">. Throughout most of the study sites, chum salmon </w:t>
      </w:r>
      <w:r w:rsidR="003D287D" w:rsidRPr="00EB46DF">
        <w:rPr>
          <w:rFonts w:eastAsia="Times New Roman" w:cs="Times New Roman"/>
          <w:color w:val="000000"/>
        </w:rPr>
        <w:t xml:space="preserve">can be characterized </w:t>
      </w:r>
      <w:r w:rsidR="001F09ED">
        <w:rPr>
          <w:rFonts w:eastAsia="Times New Roman" w:cs="Times New Roman"/>
          <w:color w:val="000000"/>
        </w:rPr>
        <w:t>within th</w:t>
      </w:r>
      <w:r w:rsidRPr="00EB46DF">
        <w:rPr>
          <w:rFonts w:eastAsia="Times New Roman" w:cs="Times New Roman"/>
          <w:color w:val="000000"/>
        </w:rPr>
        <w:t xml:space="preserve">e gelatinous </w:t>
      </w:r>
      <w:r w:rsidR="00001741" w:rsidRPr="00EB46DF">
        <w:rPr>
          <w:rFonts w:eastAsia="Times New Roman" w:cs="Times New Roman"/>
          <w:color w:val="000000"/>
        </w:rPr>
        <w:t xml:space="preserve">predator </w:t>
      </w:r>
      <w:r w:rsidRPr="00EB46DF">
        <w:rPr>
          <w:rFonts w:eastAsia="Times New Roman" w:cs="Times New Roman"/>
          <w:color w:val="000000"/>
        </w:rPr>
        <w:t>niche and pink salmon were found foraging</w:t>
      </w:r>
      <w:r w:rsidR="00810FDA" w:rsidRPr="00EB46DF">
        <w:rPr>
          <w:rFonts w:eastAsia="Times New Roman" w:cs="Times New Roman"/>
          <w:color w:val="000000"/>
        </w:rPr>
        <w:t xml:space="preserve"> in the littoral niche</w:t>
      </w:r>
      <w:r w:rsidRPr="00EB46DF">
        <w:rPr>
          <w:rFonts w:eastAsia="Times New Roman" w:cs="Times New Roman"/>
          <w:color w:val="000000"/>
        </w:rPr>
        <w:t xml:space="preserve"> on nearshore insects, harpacticoids, caprellids and gammarids. These niche strategies shifted with the foraging intensity, since at the Queen Charlotte Strait site with ~</w:t>
      </w:r>
      <w:r w:rsidR="000117C6" w:rsidRPr="00EB46DF">
        <w:rPr>
          <w:rFonts w:eastAsia="Times New Roman" w:cs="Times New Roman"/>
          <w:color w:val="000000"/>
        </w:rPr>
        <w:t>7</w:t>
      </w:r>
      <w:r w:rsidRPr="00EB46DF">
        <w:rPr>
          <w:rFonts w:eastAsia="Times New Roman" w:cs="Times New Roman"/>
          <w:color w:val="000000"/>
        </w:rPr>
        <w:t xml:space="preserve">% body weight stomach fullness, both species fed very similarly. Therefore, </w:t>
      </w:r>
      <w:r w:rsidR="00001741" w:rsidRPr="00EB46DF">
        <w:rPr>
          <w:rFonts w:eastAsia="Times New Roman" w:cs="Times New Roman"/>
          <w:color w:val="000000"/>
        </w:rPr>
        <w:t xml:space="preserve">pink and chum </w:t>
      </w:r>
      <w:r w:rsidRPr="00EB46DF">
        <w:rPr>
          <w:rFonts w:eastAsia="Times New Roman" w:cs="Times New Roman"/>
          <w:color w:val="000000"/>
        </w:rPr>
        <w:t xml:space="preserve">salmon </w:t>
      </w:r>
      <w:r w:rsidR="00001741" w:rsidRPr="00EB46DF">
        <w:rPr>
          <w:rFonts w:eastAsia="Times New Roman" w:cs="Times New Roman"/>
          <w:color w:val="000000"/>
        </w:rPr>
        <w:t xml:space="preserve">were observed to </w:t>
      </w:r>
      <w:r w:rsidR="00DF030F" w:rsidRPr="00EB46DF">
        <w:rPr>
          <w:rFonts w:eastAsia="Times New Roman" w:cs="Times New Roman"/>
          <w:color w:val="000000"/>
        </w:rPr>
        <w:t xml:space="preserve">both </w:t>
      </w:r>
      <w:r w:rsidRPr="00EB46DF">
        <w:rPr>
          <w:rFonts w:eastAsia="Times New Roman" w:cs="Times New Roman"/>
          <w:color w:val="000000"/>
        </w:rPr>
        <w:t xml:space="preserve">consume higher quality prey such as euphausiids and large calanoids when available </w:t>
      </w:r>
      <w:r w:rsidR="00DF030F" w:rsidRPr="00EB46DF">
        <w:rPr>
          <w:rFonts w:eastAsia="Times New Roman" w:cs="Times New Roman"/>
          <w:color w:val="000000"/>
        </w:rPr>
        <w:t xml:space="preserve">but to </w:t>
      </w:r>
      <w:r w:rsidRPr="00EB46DF">
        <w:rPr>
          <w:rFonts w:eastAsia="Times New Roman" w:cs="Times New Roman"/>
          <w:color w:val="000000"/>
        </w:rPr>
        <w:t xml:space="preserve">divide up the resource space </w:t>
      </w:r>
      <w:r w:rsidR="00DF030F" w:rsidRPr="00EB46DF">
        <w:rPr>
          <w:rFonts w:eastAsia="Times New Roman" w:cs="Times New Roman"/>
          <w:color w:val="000000"/>
        </w:rPr>
        <w:t xml:space="preserve">when prey was limited. This strategy would be expected to </w:t>
      </w:r>
      <w:r w:rsidRPr="00EB46DF">
        <w:rPr>
          <w:rFonts w:eastAsia="Times New Roman" w:cs="Times New Roman"/>
          <w:color w:val="000000"/>
        </w:rPr>
        <w:t xml:space="preserve">limit </w:t>
      </w:r>
      <w:r w:rsidR="00225172">
        <w:rPr>
          <w:rFonts w:eastAsia="Times New Roman" w:cs="Times New Roman"/>
          <w:color w:val="000000"/>
        </w:rPr>
        <w:t xml:space="preserve">any </w:t>
      </w:r>
      <w:r w:rsidRPr="00EB46DF">
        <w:rPr>
          <w:rFonts w:eastAsia="Times New Roman" w:cs="Times New Roman"/>
          <w:color w:val="000000"/>
        </w:rPr>
        <w:t xml:space="preserve">potential </w:t>
      </w:r>
      <w:r w:rsidR="00225172" w:rsidRPr="00EB46DF">
        <w:rPr>
          <w:rFonts w:eastAsia="Times New Roman" w:cs="Times New Roman"/>
          <w:color w:val="000000"/>
        </w:rPr>
        <w:t>competition</w:t>
      </w:r>
      <w:r w:rsidR="00225172">
        <w:rPr>
          <w:rFonts w:eastAsia="Times New Roman" w:cs="Times New Roman"/>
          <w:color w:val="000000"/>
        </w:rPr>
        <w:t xml:space="preserve"> but had not yet been explored in nearshore coastal environments for young salmon.</w:t>
      </w:r>
      <w:r w:rsidRPr="00EB46DF">
        <w:rPr>
          <w:rFonts w:eastAsia="Times New Roman" w:cs="Times New Roman"/>
          <w:color w:val="000000"/>
        </w:rPr>
        <w:t> </w:t>
      </w:r>
    </w:p>
    <w:p w14:paraId="117F94AF" w14:textId="6677BB50" w:rsidR="00F97A57" w:rsidRDefault="00F97A57" w:rsidP="00BA5705">
      <w:pPr>
        <w:rPr>
          <w:rFonts w:eastAsia="Times New Roman" w:cs="Times New Roman"/>
          <w:color w:val="000000"/>
        </w:rPr>
      </w:pPr>
    </w:p>
    <w:p w14:paraId="1A59DFAE" w14:textId="08187D6D" w:rsidR="00F97A57" w:rsidRPr="00B23F89" w:rsidRDefault="00F97A57" w:rsidP="00BA5705">
      <w:pPr>
        <w:rPr>
          <w:rFonts w:eastAsia="Times New Roman" w:cs="Times New Roman"/>
          <w:color w:val="000000"/>
        </w:rPr>
      </w:pPr>
      <w:r>
        <w:rPr>
          <w:rFonts w:eastAsia="Times New Roman" w:cs="Times New Roman"/>
          <w:color w:val="000000"/>
        </w:rPr>
        <w:tab/>
        <w:t>The trophic niche of juvenile salmon in the Discovery Islands and Johnstone Strait can also be related to the habitat niche</w:t>
      </w:r>
      <w:r w:rsidR="00F16D11">
        <w:rPr>
          <w:rFonts w:eastAsia="Times New Roman" w:cs="Times New Roman"/>
          <w:color w:val="000000"/>
        </w:rPr>
        <w:t xml:space="preserve"> when pink salmon forage in the nearshore and chum salmon in the pelagic environment, on gelatinous or crustacean prey. </w:t>
      </w:r>
      <w:r w:rsidR="00A96B6C">
        <w:rPr>
          <w:rFonts w:eastAsia="Times New Roman" w:cs="Times New Roman"/>
          <w:color w:val="000000"/>
        </w:rPr>
        <w:t>Each</w:t>
      </w:r>
      <w:r w:rsidR="00F16D11">
        <w:rPr>
          <w:rFonts w:eastAsia="Times New Roman" w:cs="Times New Roman"/>
          <w:color w:val="000000"/>
        </w:rPr>
        <w:t xml:space="preserve"> </w:t>
      </w:r>
      <w:r w:rsidR="00A96B6C">
        <w:rPr>
          <w:rFonts w:eastAsia="Times New Roman" w:cs="Times New Roman"/>
          <w:color w:val="000000"/>
        </w:rPr>
        <w:t>sampling</w:t>
      </w:r>
      <w:r w:rsidR="00F16D11">
        <w:rPr>
          <w:rFonts w:eastAsia="Times New Roman" w:cs="Times New Roman"/>
          <w:color w:val="000000"/>
        </w:rPr>
        <w:t xml:space="preserve"> set captured </w:t>
      </w:r>
      <w:r w:rsidR="00A96B6C">
        <w:rPr>
          <w:rFonts w:eastAsia="Times New Roman" w:cs="Times New Roman"/>
          <w:color w:val="000000"/>
        </w:rPr>
        <w:t>salmon</w:t>
      </w:r>
      <w:r w:rsidR="00F16D11">
        <w:rPr>
          <w:rFonts w:eastAsia="Times New Roman" w:cs="Times New Roman"/>
          <w:color w:val="000000"/>
        </w:rPr>
        <w:t xml:space="preserve"> </w:t>
      </w:r>
      <w:r w:rsidR="009E3332">
        <w:rPr>
          <w:rFonts w:eastAsia="Times New Roman" w:cs="Times New Roman"/>
          <w:color w:val="000000"/>
        </w:rPr>
        <w:t xml:space="preserve">likely </w:t>
      </w:r>
      <w:r w:rsidR="00A96B6C">
        <w:rPr>
          <w:rFonts w:eastAsia="Times New Roman" w:cs="Times New Roman"/>
          <w:color w:val="000000"/>
        </w:rPr>
        <w:t xml:space="preserve">travelling </w:t>
      </w:r>
      <w:r w:rsidR="00F16D11">
        <w:rPr>
          <w:rFonts w:eastAsia="Times New Roman" w:cs="Times New Roman"/>
          <w:color w:val="000000"/>
        </w:rPr>
        <w:t xml:space="preserve">within the same school(s), </w:t>
      </w:r>
      <w:r w:rsidR="00A96B6C">
        <w:rPr>
          <w:rFonts w:eastAsia="Times New Roman" w:cs="Times New Roman"/>
          <w:color w:val="000000"/>
        </w:rPr>
        <w:t xml:space="preserve">however </w:t>
      </w:r>
      <w:r w:rsidR="00F16D11">
        <w:rPr>
          <w:rFonts w:eastAsia="Times New Roman" w:cs="Times New Roman"/>
          <w:color w:val="000000"/>
        </w:rPr>
        <w:t xml:space="preserve">nearshore </w:t>
      </w:r>
      <w:r w:rsidR="00CF0ED8">
        <w:rPr>
          <w:rFonts w:eastAsia="Times New Roman" w:cs="Times New Roman"/>
          <w:color w:val="000000"/>
        </w:rPr>
        <w:t>prey</w:t>
      </w:r>
      <w:r w:rsidR="00A96B6C">
        <w:rPr>
          <w:rFonts w:eastAsia="Times New Roman" w:cs="Times New Roman"/>
          <w:color w:val="000000"/>
        </w:rPr>
        <w:t xml:space="preserve"> items</w:t>
      </w:r>
      <w:r w:rsidR="00CF0ED8">
        <w:rPr>
          <w:rFonts w:eastAsia="Times New Roman" w:cs="Times New Roman"/>
          <w:color w:val="000000"/>
        </w:rPr>
        <w:t xml:space="preserve"> were found more frequently and in higher proportions in pink salmon diets, including</w:t>
      </w:r>
      <w:r w:rsidR="003E663F">
        <w:rPr>
          <w:rFonts w:eastAsia="Times New Roman" w:cs="Times New Roman"/>
          <w:color w:val="000000"/>
        </w:rPr>
        <w:t xml:space="preserve"> higher </w:t>
      </w:r>
      <w:r w:rsidR="00A96B6C">
        <w:rPr>
          <w:rFonts w:eastAsia="Times New Roman" w:cs="Times New Roman"/>
          <w:color w:val="000000"/>
        </w:rPr>
        <w:t>prey</w:t>
      </w:r>
      <w:r w:rsidR="003E663F">
        <w:rPr>
          <w:rFonts w:eastAsia="Times New Roman" w:cs="Times New Roman"/>
          <w:color w:val="000000"/>
        </w:rPr>
        <w:t xml:space="preserve"> richness</w:t>
      </w:r>
      <w:r w:rsidR="00CF0ED8">
        <w:rPr>
          <w:rFonts w:eastAsia="Times New Roman" w:cs="Times New Roman"/>
          <w:color w:val="000000"/>
        </w:rPr>
        <w:t xml:space="preserve"> of harpacticoids, insects</w:t>
      </w:r>
      <w:r w:rsidR="003E663F">
        <w:rPr>
          <w:rFonts w:eastAsia="Times New Roman" w:cs="Times New Roman"/>
          <w:color w:val="000000"/>
        </w:rPr>
        <w:t>,</w:t>
      </w:r>
      <w:r w:rsidR="00A96B6C">
        <w:rPr>
          <w:rFonts w:eastAsia="Times New Roman" w:cs="Times New Roman"/>
          <w:color w:val="000000"/>
        </w:rPr>
        <w:t xml:space="preserve"> arachnids,</w:t>
      </w:r>
      <w:r w:rsidR="003E663F">
        <w:rPr>
          <w:rFonts w:eastAsia="Times New Roman" w:cs="Times New Roman"/>
          <w:color w:val="000000"/>
        </w:rPr>
        <w:t xml:space="preserve"> </w:t>
      </w:r>
      <w:r w:rsidR="00CF0ED8">
        <w:rPr>
          <w:rFonts w:eastAsia="Times New Roman" w:cs="Times New Roman"/>
          <w:color w:val="000000"/>
        </w:rPr>
        <w:t xml:space="preserve">barnacle larvae, </w:t>
      </w:r>
      <w:proofErr w:type="spellStart"/>
      <w:r w:rsidR="00CF0ED8">
        <w:rPr>
          <w:rFonts w:eastAsia="Times New Roman" w:cs="Times New Roman"/>
          <w:color w:val="000000"/>
        </w:rPr>
        <w:t>cumaceans</w:t>
      </w:r>
      <w:proofErr w:type="spellEnd"/>
      <w:r w:rsidR="00CF0ED8">
        <w:rPr>
          <w:rFonts w:eastAsia="Times New Roman" w:cs="Times New Roman"/>
          <w:color w:val="000000"/>
        </w:rPr>
        <w:t xml:space="preserve">, caprellid </w:t>
      </w:r>
      <w:r w:rsidR="00CB420E">
        <w:rPr>
          <w:rFonts w:eastAsia="Times New Roman" w:cs="Times New Roman"/>
          <w:color w:val="000000"/>
        </w:rPr>
        <w:t>and gammarid</w:t>
      </w:r>
      <w:r w:rsidR="00A96B6C">
        <w:rPr>
          <w:rFonts w:eastAsia="Times New Roman" w:cs="Times New Roman"/>
          <w:color w:val="000000"/>
        </w:rPr>
        <w:t>/corophiid</w:t>
      </w:r>
      <w:r w:rsidR="00CB420E">
        <w:rPr>
          <w:rFonts w:eastAsia="Times New Roman" w:cs="Times New Roman"/>
          <w:color w:val="000000"/>
        </w:rPr>
        <w:t xml:space="preserve"> </w:t>
      </w:r>
      <w:r w:rsidR="00CF0ED8">
        <w:rPr>
          <w:rFonts w:eastAsia="Times New Roman" w:cs="Times New Roman"/>
          <w:color w:val="000000"/>
        </w:rPr>
        <w:t>amphipods</w:t>
      </w:r>
      <w:r w:rsidR="00CB420E">
        <w:rPr>
          <w:rFonts w:eastAsia="Times New Roman" w:cs="Times New Roman"/>
          <w:color w:val="000000"/>
        </w:rPr>
        <w:t>.</w:t>
      </w:r>
      <w:r w:rsidR="00A96B6C">
        <w:rPr>
          <w:rFonts w:eastAsia="Times New Roman" w:cs="Times New Roman"/>
          <w:color w:val="000000"/>
        </w:rPr>
        <w:t xml:space="preserve"> </w:t>
      </w:r>
      <w:r w:rsidR="00B642B6">
        <w:rPr>
          <w:rFonts w:eastAsia="Times New Roman" w:cs="Times New Roman"/>
          <w:color w:val="000000"/>
        </w:rPr>
        <w:t xml:space="preserve">Pink salmon may consume these smaller, reliable and easy to catch prey </w:t>
      </w:r>
      <w:commentRangeStart w:id="62"/>
      <w:r w:rsidR="009E3332">
        <w:rPr>
          <w:rFonts w:eastAsia="Times New Roman" w:cs="Times New Roman"/>
          <w:color w:val="000000"/>
        </w:rPr>
        <w:t>since</w:t>
      </w:r>
      <w:commentRangeEnd w:id="62"/>
      <w:r w:rsidR="009E3332">
        <w:rPr>
          <w:rStyle w:val="CommentReference"/>
        </w:rPr>
        <w:commentReference w:id="62"/>
      </w:r>
      <w:r w:rsidR="009E3332">
        <w:rPr>
          <w:rFonts w:eastAsia="Times New Roman" w:cs="Times New Roman"/>
          <w:color w:val="000000"/>
        </w:rPr>
        <w:t xml:space="preserve"> </w:t>
      </w:r>
      <w:r w:rsidR="00B642B6">
        <w:rPr>
          <w:rFonts w:eastAsia="Times New Roman" w:cs="Times New Roman"/>
          <w:color w:val="000000"/>
        </w:rPr>
        <w:t xml:space="preserve">they need to constantly feed in order to achieve growth rates of up to 3.5-7% body weight per day </w:t>
      </w:r>
      <w:r w:rsidR="00C32A77">
        <w:rPr>
          <w:rFonts w:eastAsia="Times New Roman" w:cs="Times New Roman"/>
          <w:color w:val="000000"/>
        </w:rPr>
        <w:fldChar w:fldCharType="begin" w:fldLock="1"/>
      </w:r>
      <w:r w:rsidR="00C32A77">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Beamish et al., 2003; LeBrasseur &amp; Parker, 1964)</w:t>
      </w:r>
      <w:r w:rsidR="00C32A77">
        <w:rPr>
          <w:rFonts w:eastAsia="Times New Roman" w:cs="Times New Roman"/>
          <w:color w:val="000000"/>
        </w:rPr>
        <w:fldChar w:fldCharType="end"/>
      </w:r>
      <w:r w:rsidR="00B642B6">
        <w:rPr>
          <w:rFonts w:eastAsia="Times New Roman" w:cs="Times New Roman"/>
          <w:color w:val="000000"/>
        </w:rPr>
        <w:t xml:space="preserve">. </w:t>
      </w:r>
      <w:r w:rsidR="00A96B6C">
        <w:rPr>
          <w:rFonts w:eastAsia="Times New Roman" w:cs="Times New Roman"/>
          <w:color w:val="000000"/>
        </w:rPr>
        <w:t xml:space="preserve">Since gelatinous prey </w:t>
      </w:r>
      <w:r w:rsidR="00C32A77">
        <w:rPr>
          <w:rFonts w:eastAsia="Times New Roman" w:cs="Times New Roman"/>
          <w:color w:val="000000"/>
        </w:rPr>
        <w:t>are</w:t>
      </w:r>
      <w:r w:rsidR="00A96B6C">
        <w:rPr>
          <w:rFonts w:eastAsia="Times New Roman" w:cs="Times New Roman"/>
          <w:color w:val="000000"/>
        </w:rPr>
        <w:t xml:space="preserve"> often low</w:t>
      </w:r>
      <w:r w:rsidR="00C32A77">
        <w:rPr>
          <w:rFonts w:eastAsia="Times New Roman" w:cs="Times New Roman"/>
          <w:color w:val="000000"/>
        </w:rPr>
        <w:t>er</w:t>
      </w:r>
      <w:r w:rsidR="00A96B6C">
        <w:rPr>
          <w:rFonts w:eastAsia="Times New Roman" w:cs="Times New Roman"/>
          <w:color w:val="000000"/>
        </w:rPr>
        <w:t xml:space="preserve"> in nutritional content</w:t>
      </w:r>
      <w:r w:rsidR="00B776B3">
        <w:rPr>
          <w:rFonts w:eastAsia="Times New Roman" w:cs="Times New Roman"/>
          <w:color w:val="000000"/>
        </w:rPr>
        <w:t xml:space="preserve"> than other zooplankton</w:t>
      </w:r>
      <w:r w:rsidR="00A96B6C">
        <w:rPr>
          <w:rFonts w:eastAsia="Times New Roman" w:cs="Times New Roman"/>
          <w:color w:val="000000"/>
        </w:rPr>
        <w:t xml:space="preserve">, chum salmon have evolved larger stomachs than other salmon to </w:t>
      </w:r>
      <w:r w:rsidR="00B642B6">
        <w:rPr>
          <w:rFonts w:eastAsia="Times New Roman" w:cs="Times New Roman"/>
          <w:color w:val="000000"/>
        </w:rPr>
        <w:t>consume more biomass of jellyfish to benefit off that specific prey source</w:t>
      </w:r>
      <w:r w:rsidR="00C32A77">
        <w:rPr>
          <w:rFonts w:eastAsia="Times New Roman" w:cs="Times New Roman"/>
          <w:color w:val="000000"/>
        </w:rPr>
        <w:t xml:space="preserve"> </w:t>
      </w:r>
      <w:r w:rsidR="00C32A77">
        <w:rPr>
          <w:rFonts w:eastAsia="Times New Roman" w:cs="Times New Roman"/>
          <w:color w:val="000000"/>
        </w:rPr>
        <w:fldChar w:fldCharType="begin" w:fldLock="1"/>
      </w:r>
      <w:r w:rsidR="00C32A77">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Welch, 1997)</w:t>
      </w:r>
      <w:r w:rsidR="00C32A77">
        <w:rPr>
          <w:rFonts w:eastAsia="Times New Roman" w:cs="Times New Roman"/>
          <w:color w:val="000000"/>
        </w:rPr>
        <w:fldChar w:fldCharType="end"/>
      </w:r>
      <w:r w:rsidR="00B642B6">
        <w:rPr>
          <w:rFonts w:eastAsia="Times New Roman" w:cs="Times New Roman"/>
          <w:color w:val="000000"/>
        </w:rPr>
        <w:t xml:space="preserve">. Therefore, it seems pink and chum salmon </w:t>
      </w:r>
      <w:r w:rsidR="00B776B3">
        <w:rPr>
          <w:rFonts w:eastAsia="Times New Roman" w:cs="Times New Roman"/>
          <w:color w:val="000000"/>
        </w:rPr>
        <w:t>were</w:t>
      </w:r>
      <w:r w:rsidR="00B642B6">
        <w:rPr>
          <w:rFonts w:eastAsia="Times New Roman" w:cs="Times New Roman"/>
          <w:color w:val="000000"/>
        </w:rPr>
        <w:t xml:space="preserve"> genetically predisposed to littoral and gelatinous niches</w:t>
      </w:r>
      <w:r w:rsidR="00C32A77">
        <w:rPr>
          <w:rFonts w:eastAsia="Times New Roman" w:cs="Times New Roman"/>
          <w:color w:val="000000"/>
        </w:rPr>
        <w:t xml:space="preserve"> (</w:t>
      </w:r>
      <w:r w:rsidR="00B642B6">
        <w:rPr>
          <w:rFonts w:eastAsia="Times New Roman" w:cs="Times New Roman"/>
          <w:color w:val="000000"/>
        </w:rPr>
        <w:t>respectively</w:t>
      </w:r>
      <w:r w:rsidR="00C32A77">
        <w:rPr>
          <w:rFonts w:eastAsia="Times New Roman" w:cs="Times New Roman"/>
          <w:color w:val="000000"/>
        </w:rPr>
        <w:t>)</w:t>
      </w:r>
      <w:r w:rsidR="00B642B6">
        <w:rPr>
          <w:rFonts w:eastAsia="Times New Roman" w:cs="Times New Roman"/>
          <w:color w:val="000000"/>
        </w:rPr>
        <w:t xml:space="preserve"> when food </w:t>
      </w:r>
      <w:r w:rsidR="00B776B3">
        <w:rPr>
          <w:rFonts w:eastAsia="Times New Roman" w:cs="Times New Roman"/>
          <w:color w:val="000000"/>
        </w:rPr>
        <w:t>was</w:t>
      </w:r>
      <w:r w:rsidR="00B642B6">
        <w:rPr>
          <w:rFonts w:eastAsia="Times New Roman" w:cs="Times New Roman"/>
          <w:color w:val="000000"/>
        </w:rPr>
        <w:t xml:space="preserve"> scarce, however </w:t>
      </w:r>
      <w:r w:rsidR="009E3332">
        <w:rPr>
          <w:rFonts w:eastAsia="Times New Roman" w:cs="Times New Roman"/>
          <w:color w:val="000000"/>
        </w:rPr>
        <w:t xml:space="preserve">their </w:t>
      </w:r>
      <w:r w:rsidR="00B642B6">
        <w:rPr>
          <w:rFonts w:eastAsia="Times New Roman" w:cs="Times New Roman"/>
          <w:color w:val="000000"/>
        </w:rPr>
        <w:t>niche switched when conditions improved and higher quality prey such as large calanoids and euphausiids became more readily available. This flexibilit</w:t>
      </w:r>
      <w:r w:rsidR="00C32A77">
        <w:rPr>
          <w:rFonts w:eastAsia="Times New Roman" w:cs="Times New Roman"/>
          <w:color w:val="000000"/>
        </w:rPr>
        <w:t xml:space="preserve">y </w:t>
      </w:r>
      <w:r w:rsidR="00B642B6">
        <w:rPr>
          <w:rFonts w:eastAsia="Times New Roman" w:cs="Times New Roman"/>
          <w:color w:val="000000"/>
        </w:rPr>
        <w:t xml:space="preserve">of </w:t>
      </w:r>
      <w:r w:rsidR="00C32A77">
        <w:rPr>
          <w:rFonts w:eastAsia="Times New Roman" w:cs="Times New Roman"/>
          <w:color w:val="000000"/>
        </w:rPr>
        <w:t xml:space="preserve">the </w:t>
      </w:r>
      <w:r w:rsidR="00B642B6">
        <w:rPr>
          <w:rFonts w:eastAsia="Times New Roman" w:cs="Times New Roman"/>
          <w:color w:val="000000"/>
        </w:rPr>
        <w:t>trophic and habitat niche</w:t>
      </w:r>
      <w:r w:rsidR="00C32A77">
        <w:rPr>
          <w:rFonts w:eastAsia="Times New Roman" w:cs="Times New Roman"/>
          <w:color w:val="000000"/>
        </w:rPr>
        <w:t>s</w:t>
      </w:r>
      <w:r w:rsidR="00B642B6">
        <w:rPr>
          <w:rFonts w:eastAsia="Times New Roman" w:cs="Times New Roman"/>
          <w:color w:val="000000"/>
        </w:rPr>
        <w:t xml:space="preserve"> of juvenile salmon </w:t>
      </w:r>
      <w:r w:rsidR="00B776B3">
        <w:rPr>
          <w:rFonts w:eastAsia="Times New Roman" w:cs="Times New Roman"/>
          <w:color w:val="000000"/>
        </w:rPr>
        <w:t>could be</w:t>
      </w:r>
      <w:r w:rsidR="00B642B6">
        <w:rPr>
          <w:rFonts w:eastAsia="Times New Roman" w:cs="Times New Roman"/>
          <w:color w:val="000000"/>
        </w:rPr>
        <w:t xml:space="preserve"> an area for further research and should be </w:t>
      </w:r>
      <w:r w:rsidR="00C32A77">
        <w:rPr>
          <w:rFonts w:eastAsia="Times New Roman" w:cs="Times New Roman"/>
          <w:color w:val="000000"/>
        </w:rPr>
        <w:t xml:space="preserve">investigated for other species, </w:t>
      </w:r>
      <w:r w:rsidR="00B642B6">
        <w:rPr>
          <w:rFonts w:eastAsia="Times New Roman" w:cs="Times New Roman"/>
          <w:color w:val="000000"/>
        </w:rPr>
        <w:t>in other areas, at different life phases, and compared across seasons</w:t>
      </w:r>
      <w:r w:rsidR="00C32A77">
        <w:rPr>
          <w:rFonts w:eastAsia="Times New Roman" w:cs="Times New Roman"/>
          <w:color w:val="000000"/>
        </w:rPr>
        <w:t xml:space="preserve"> and years.</w:t>
      </w:r>
    </w:p>
    <w:p w14:paraId="621D4A2B" w14:textId="1FA7C203" w:rsidR="00372150" w:rsidRPr="00EB46DF" w:rsidRDefault="00372150" w:rsidP="00266C78">
      <w:pPr>
        <w:rPr>
          <w:rFonts w:eastAsia="Times New Roman" w:cs="Times New Roman"/>
          <w:color w:val="000000"/>
        </w:rPr>
      </w:pPr>
    </w:p>
    <w:p w14:paraId="72EA400A" w14:textId="581720BA" w:rsidR="00052533" w:rsidRPr="00BA5705" w:rsidRDefault="00052533" w:rsidP="00266C78">
      <w:pPr>
        <w:rPr>
          <w:rFonts w:eastAsia="Times New Roman" w:cs="Times New Roman"/>
          <w:color w:val="000000"/>
        </w:rPr>
      </w:pPr>
      <w:r w:rsidRPr="00EB46DF">
        <w:rPr>
          <w:rFonts w:eastAsia="Times New Roman" w:cs="Times New Roman"/>
          <w:color w:val="000000"/>
        </w:rPr>
        <w:tab/>
      </w:r>
      <w:r w:rsidR="00225172">
        <w:rPr>
          <w:rFonts w:eastAsia="Times New Roman" w:cs="Times New Roman"/>
          <w:color w:val="000000"/>
        </w:rPr>
        <w:t>Pink salmon c</w:t>
      </w:r>
      <w:r w:rsidR="0098154C" w:rsidRPr="00EB46DF">
        <w:rPr>
          <w:rFonts w:eastAsia="Times New Roman" w:cs="Times New Roman"/>
          <w:color w:val="000000"/>
        </w:rPr>
        <w:t>onsumption of m</w:t>
      </w:r>
      <w:r w:rsidRPr="00EB46DF">
        <w:rPr>
          <w:rFonts w:eastAsia="Times New Roman" w:cs="Times New Roman"/>
          <w:color w:val="000000"/>
        </w:rPr>
        <w:t>icroplastics</w:t>
      </w:r>
      <w:r w:rsidR="00AF553B">
        <w:rPr>
          <w:rFonts w:eastAsia="Times New Roman" w:cs="Times New Roman"/>
          <w:color w:val="000000"/>
        </w:rPr>
        <w:t xml:space="preserve">, glass, and rocks </w:t>
      </w:r>
      <w:r w:rsidR="00225172">
        <w:rPr>
          <w:rFonts w:eastAsia="Times New Roman" w:cs="Times New Roman"/>
          <w:color w:val="000000"/>
        </w:rPr>
        <w:t>also reflect</w:t>
      </w:r>
      <w:r w:rsidR="00AF553B">
        <w:rPr>
          <w:rFonts w:eastAsia="Times New Roman" w:cs="Times New Roman"/>
          <w:color w:val="000000"/>
        </w:rPr>
        <w:t>ed</w:t>
      </w:r>
      <w:r w:rsidR="00225172">
        <w:rPr>
          <w:rFonts w:eastAsia="Times New Roman" w:cs="Times New Roman"/>
          <w:color w:val="000000"/>
        </w:rPr>
        <w:t xml:space="preserve"> nearshore feeding, </w:t>
      </w:r>
      <w:r w:rsidR="0098154C" w:rsidRPr="00EB46DF">
        <w:rPr>
          <w:rFonts w:eastAsia="Times New Roman" w:cs="Times New Roman"/>
          <w:color w:val="000000"/>
        </w:rPr>
        <w:t>these foreign objects</w:t>
      </w:r>
      <w:r w:rsidRPr="00EB46DF">
        <w:rPr>
          <w:rFonts w:eastAsia="Times New Roman" w:cs="Times New Roman"/>
          <w:color w:val="000000"/>
        </w:rPr>
        <w:t xml:space="preserve"> were found in 5% of all </w:t>
      </w:r>
      <w:r w:rsidR="00225172">
        <w:rPr>
          <w:rFonts w:eastAsia="Times New Roman" w:cs="Times New Roman"/>
          <w:color w:val="000000"/>
        </w:rPr>
        <w:t>salmon</w:t>
      </w:r>
      <w:r w:rsidRPr="00EB46DF">
        <w:rPr>
          <w:rFonts w:eastAsia="Times New Roman" w:cs="Times New Roman"/>
          <w:color w:val="000000"/>
        </w:rPr>
        <w:t xml:space="preserve"> stomachs</w:t>
      </w:r>
      <w:r w:rsidR="00225172">
        <w:rPr>
          <w:rFonts w:eastAsia="Times New Roman" w:cs="Times New Roman"/>
          <w:color w:val="000000"/>
        </w:rPr>
        <w:t xml:space="preserve"> analyzed</w:t>
      </w:r>
      <w:r w:rsidR="0098154C" w:rsidRPr="00EB46DF">
        <w:rPr>
          <w:rFonts w:eastAsia="Times New Roman" w:cs="Times New Roman"/>
          <w:color w:val="000000"/>
        </w:rPr>
        <w:t>.</w:t>
      </w:r>
      <w:r w:rsidRPr="00EB46DF">
        <w:rPr>
          <w:rFonts w:eastAsia="Times New Roman" w:cs="Times New Roman"/>
          <w:color w:val="000000"/>
        </w:rPr>
        <w:t xml:space="preserve"> These objects were found at sites D07, D09, D11 and J06, the four sites with empty stomachs.</w:t>
      </w:r>
      <w:r w:rsidR="0098154C" w:rsidRPr="00EB46DF">
        <w:rPr>
          <w:rFonts w:eastAsia="Times New Roman" w:cs="Times New Roman"/>
          <w:color w:val="000000"/>
        </w:rPr>
        <w:t xml:space="preserve"> </w:t>
      </w:r>
      <w:r w:rsidR="007139E2" w:rsidRPr="00EB46DF">
        <w:rPr>
          <w:rFonts w:eastAsia="Times New Roman" w:cs="Times New Roman"/>
          <w:color w:val="000000"/>
        </w:rPr>
        <w:t>Other studies have found Chinook salmon to have consumed microplastic fibers</w:t>
      </w:r>
      <w:r w:rsidR="00B766C2" w:rsidRPr="00EB46DF">
        <w:rPr>
          <w:rFonts w:eastAsia="Times New Roman" w:cs="Times New Roman"/>
          <w:color w:val="000000"/>
        </w:rPr>
        <w:t xml:space="preserve"> </w:t>
      </w:r>
      <w:r w:rsidR="00B766C2"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ollicutt et al., 2019)</w:t>
      </w:r>
      <w:r w:rsidR="00B766C2" w:rsidRPr="00EB46DF">
        <w:rPr>
          <w:rFonts w:eastAsia="Times New Roman" w:cs="Times New Roman"/>
          <w:color w:val="000000"/>
        </w:rPr>
        <w:fldChar w:fldCharType="end"/>
      </w:r>
      <w:r w:rsidR="007139E2" w:rsidRPr="00EB46DF">
        <w:rPr>
          <w:rFonts w:eastAsia="Times New Roman" w:cs="Times New Roman"/>
          <w:color w:val="000000"/>
        </w:rPr>
        <w:t xml:space="preserve">, none of which were present in this study. </w:t>
      </w:r>
      <w:r w:rsidR="00B766C2" w:rsidRPr="00EB46DF">
        <w:rPr>
          <w:rFonts w:eastAsia="Times New Roman" w:cs="Times New Roman"/>
          <w:color w:val="000000"/>
        </w:rPr>
        <w:t xml:space="preserve">The microplastic pieces </w:t>
      </w:r>
      <w:r w:rsidR="000B4062" w:rsidRPr="00EB46DF">
        <w:rPr>
          <w:rFonts w:eastAsia="Times New Roman" w:cs="Times New Roman"/>
          <w:color w:val="000000"/>
        </w:rPr>
        <w:t xml:space="preserve">(0.3 – 2.8 mm) </w:t>
      </w:r>
      <w:r w:rsidR="00B766C2" w:rsidRPr="00EB46DF">
        <w:rPr>
          <w:rFonts w:eastAsia="Times New Roman" w:cs="Times New Roman"/>
          <w:color w:val="000000"/>
        </w:rPr>
        <w:t>in salmon stomachs in the Discovery Islands and Johnstone Strait were irregularly shaped, which ha</w:t>
      </w:r>
      <w:r w:rsidR="00B776B3">
        <w:rPr>
          <w:rFonts w:eastAsia="Times New Roman" w:cs="Times New Roman"/>
          <w:color w:val="000000"/>
        </w:rPr>
        <w:t>d</w:t>
      </w:r>
      <w:r w:rsidR="00B766C2" w:rsidRPr="00EB46DF">
        <w:rPr>
          <w:rFonts w:eastAsia="Times New Roman" w:cs="Times New Roman"/>
          <w:color w:val="000000"/>
        </w:rPr>
        <w:t xml:space="preserve"> been shown to impact the fitness of other fish species </w:t>
      </w:r>
      <w:r w:rsidR="00B766C2" w:rsidRPr="00EB46DF">
        <w:rPr>
          <w:rFonts w:eastAsia="Times New Roman" w:cs="Times New Roman"/>
          <w:color w:val="000000"/>
        </w:rPr>
        <w:fldChar w:fldCharType="begin" w:fldLock="1"/>
      </w:r>
      <w:r w:rsidR="00042E3D" w:rsidRPr="00EB46DF">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hoi et al., 2018)</w:t>
      </w:r>
      <w:r w:rsidR="00B766C2" w:rsidRPr="00EB46DF">
        <w:rPr>
          <w:rFonts w:eastAsia="Times New Roman" w:cs="Times New Roman"/>
          <w:color w:val="000000"/>
        </w:rPr>
        <w:fldChar w:fldCharType="end"/>
      </w:r>
      <w:r w:rsidR="00B766C2" w:rsidRPr="00EB46DF">
        <w:rPr>
          <w:rFonts w:eastAsia="Times New Roman" w:cs="Times New Roman"/>
          <w:color w:val="000000"/>
        </w:rPr>
        <w:t>. Quantifying the i</w:t>
      </w:r>
      <w:r w:rsidRPr="00EB46DF">
        <w:rPr>
          <w:rFonts w:eastAsia="Times New Roman" w:cs="Times New Roman"/>
          <w:color w:val="000000"/>
        </w:rPr>
        <w:t>mpacts of plastics on salmon</w:t>
      </w:r>
      <w:r w:rsidR="00B766C2" w:rsidRPr="00EB46DF">
        <w:rPr>
          <w:rFonts w:eastAsia="Times New Roman" w:cs="Times New Roman"/>
          <w:color w:val="000000"/>
        </w:rPr>
        <w:t xml:space="preserve"> and exploring the relationship with plastic consumption to </w:t>
      </w:r>
      <w:r w:rsidR="00225172">
        <w:rPr>
          <w:rFonts w:eastAsia="Times New Roman" w:cs="Times New Roman"/>
          <w:color w:val="000000"/>
        </w:rPr>
        <w:t xml:space="preserve">empty stomachs and </w:t>
      </w:r>
      <w:r w:rsidR="00B766C2" w:rsidRPr="00EB46DF">
        <w:rPr>
          <w:rFonts w:eastAsia="Times New Roman" w:cs="Times New Roman"/>
          <w:color w:val="000000"/>
        </w:rPr>
        <w:t>nearshore foraging</w:t>
      </w:r>
      <w:r w:rsidRPr="00EB46DF">
        <w:rPr>
          <w:rFonts w:eastAsia="Times New Roman" w:cs="Times New Roman"/>
          <w:color w:val="000000"/>
        </w:rPr>
        <w:t xml:space="preserve"> </w:t>
      </w:r>
      <w:r w:rsidR="00B776B3">
        <w:rPr>
          <w:rFonts w:eastAsia="Times New Roman" w:cs="Times New Roman"/>
          <w:color w:val="000000"/>
        </w:rPr>
        <w:t>holds</w:t>
      </w:r>
      <w:r w:rsidRPr="00EB46DF">
        <w:rPr>
          <w:rFonts w:eastAsia="Times New Roman" w:cs="Times New Roman"/>
          <w:color w:val="000000"/>
        </w:rPr>
        <w:t xml:space="preserve"> incredible potential </w:t>
      </w:r>
      <w:r w:rsidR="000B4062" w:rsidRPr="00EB46DF">
        <w:rPr>
          <w:rFonts w:eastAsia="Times New Roman" w:cs="Times New Roman"/>
          <w:color w:val="000000"/>
        </w:rPr>
        <w:t>for</w:t>
      </w:r>
      <w:r w:rsidRPr="00EB46DF">
        <w:rPr>
          <w:rFonts w:eastAsia="Times New Roman" w:cs="Times New Roman"/>
          <w:color w:val="000000"/>
        </w:rPr>
        <w:t xml:space="preserve"> a new </w:t>
      </w:r>
      <w:r w:rsidR="00225172">
        <w:rPr>
          <w:rFonts w:eastAsia="Times New Roman" w:cs="Times New Roman"/>
          <w:color w:val="000000"/>
        </w:rPr>
        <w:t>branch</w:t>
      </w:r>
      <w:r w:rsidRPr="00EB46DF">
        <w:rPr>
          <w:rFonts w:eastAsia="Times New Roman" w:cs="Times New Roman"/>
          <w:color w:val="000000"/>
        </w:rPr>
        <w:t xml:space="preserve"> of salmon health and conservation</w:t>
      </w:r>
      <w:r w:rsidR="00225172">
        <w:rPr>
          <w:rFonts w:eastAsia="Times New Roman" w:cs="Times New Roman"/>
          <w:color w:val="000000"/>
        </w:rPr>
        <w:t xml:space="preserve"> </w:t>
      </w:r>
      <w:r w:rsidR="00225172" w:rsidRPr="00EB46DF">
        <w:rPr>
          <w:rFonts w:eastAsia="Times New Roman" w:cs="Times New Roman"/>
          <w:color w:val="000000"/>
        </w:rPr>
        <w:t>research</w:t>
      </w:r>
      <w:r w:rsidRPr="00EB46DF">
        <w:rPr>
          <w:rFonts w:eastAsia="Times New Roman" w:cs="Times New Roman"/>
          <w:color w:val="000000"/>
        </w:rPr>
        <w:t>.</w:t>
      </w:r>
    </w:p>
    <w:p w14:paraId="3047F27C" w14:textId="77777777" w:rsidR="00372150" w:rsidRPr="00EB46DF" w:rsidRDefault="00372150" w:rsidP="00266C78">
      <w:pPr>
        <w:rPr>
          <w:rFonts w:eastAsia="Times New Roman" w:cs="Times New Roman"/>
        </w:rPr>
      </w:pPr>
    </w:p>
    <w:p w14:paraId="532E4780" w14:textId="1BFEE89E" w:rsidR="00372150" w:rsidRPr="00EB46DF" w:rsidRDefault="00372150" w:rsidP="007720AD">
      <w:pPr>
        <w:pStyle w:val="Heading3"/>
      </w:pPr>
      <w:bookmarkStart w:id="63" w:name="_Toc49865734"/>
      <w:r w:rsidRPr="00EB46DF">
        <w:t>Conclusion</w:t>
      </w:r>
      <w:bookmarkEnd w:id="63"/>
    </w:p>
    <w:p w14:paraId="3179EC24" w14:textId="77777777" w:rsidR="00372150" w:rsidRPr="00EB46DF" w:rsidRDefault="00372150" w:rsidP="00266C78">
      <w:pPr>
        <w:rPr>
          <w:rFonts w:eastAsia="Times New Roman" w:cs="Times New Roman"/>
        </w:rPr>
      </w:pPr>
    </w:p>
    <w:p w14:paraId="2D64F779" w14:textId="33F2D2FF" w:rsidR="00372150" w:rsidRPr="00EB46DF" w:rsidRDefault="00372150" w:rsidP="00266C78">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rPr>
      </w:pPr>
    </w:p>
    <w:p w14:paraId="030B076B" w14:textId="03564108" w:rsidR="00372150" w:rsidRPr="00EB46DF" w:rsidRDefault="00372150" w:rsidP="00266C78">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1210AF">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1210AF">
      <w:pPr>
        <w:pStyle w:val="Heading3"/>
        <w:rPr>
          <w:rFonts w:eastAsia="Times New Roman"/>
        </w:rPr>
      </w:pPr>
      <w:bookmarkStart w:id="64" w:name="_Toc49865735"/>
      <w:r>
        <w:t>Tables</w:t>
      </w:r>
      <w:bookmarkEnd w:id="64"/>
      <w:r>
        <w:t xml:space="preserve"> </w:t>
      </w:r>
    </w:p>
    <w:p w14:paraId="09B7A1C0" w14:textId="64C50117" w:rsidR="00FA03B1" w:rsidRPr="00187473" w:rsidRDefault="00FA03B1" w:rsidP="001C050C"/>
    <w:p w14:paraId="58DB77B5" w14:textId="18340682" w:rsidR="00307C83" w:rsidRPr="0024436B" w:rsidRDefault="00264B0C" w:rsidP="00264B0C">
      <w:pPr>
        <w:pStyle w:val="Heading9"/>
        <w:rPr>
          <w:rStyle w:val="Strong"/>
          <w:b w:val="0"/>
          <w:bCs w:val="0"/>
        </w:rPr>
      </w:pPr>
      <w:bookmarkStart w:id="65" w:name="_Toc49865834"/>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1</w:t>
      </w:r>
      <w:r>
        <w:fldChar w:fldCharType="end"/>
      </w:r>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65"/>
    </w:p>
    <w:p w14:paraId="4609A588" w14:textId="768C44B3" w:rsidR="00FA03B1" w:rsidRDefault="00FA03B1" w:rsidP="00307C83">
      <w:pPr>
        <w:pStyle w:val="Caption"/>
        <w:rPr>
          <w:rFonts w:eastAsia="Times New Roman" w:cs="Times New Roman"/>
          <w:color w:val="000000"/>
        </w:rPr>
      </w:pPr>
    </w:p>
    <w:p w14:paraId="26781031" w14:textId="617758D2" w:rsidR="00FA03B1" w:rsidRDefault="00E74639" w:rsidP="00B64F00">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30900" cy="2965450"/>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5BF4C01E" w:rsidR="00FA03B1" w:rsidRDefault="00307C83" w:rsidP="00EA3021">
      <w:pPr>
        <w:pStyle w:val="Heading9"/>
        <w:rPr>
          <w:rStyle w:val="Strong"/>
          <w:b w:val="0"/>
          <w:bCs w:val="0"/>
        </w:rPr>
      </w:pPr>
      <w:bookmarkStart w:id="66" w:name="_Ref47176143"/>
      <w:bookmarkStart w:id="67" w:name="_Toc49865835"/>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bookmarkEnd w:id="66"/>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67"/>
    </w:p>
    <w:p w14:paraId="5DCE5D17" w14:textId="77777777" w:rsidR="00BD4CC0" w:rsidRPr="00BD4CC0" w:rsidRDefault="00BD4CC0" w:rsidP="00BD4CC0"/>
    <w:p w14:paraId="75645C1F" w14:textId="1BA7E7AD" w:rsidR="00FA03B1" w:rsidRDefault="00BD4CC0" w:rsidP="00BD4CC0">
      <w:pPr>
        <w:rPr>
          <w:rFonts w:eastAsia="Times New Roman" w:cs="Times New Roman"/>
          <w:b/>
          <w:bCs/>
        </w:rPr>
      </w:pPr>
      <w:r>
        <w:rPr>
          <w:rFonts w:eastAsia="Times New Roman" w:cs="Times New Roman"/>
          <w:b/>
          <w:bCs/>
          <w:noProof/>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7"/>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rPr>
      </w:pPr>
    </w:p>
    <w:p w14:paraId="7539C55C" w14:textId="77777777" w:rsidR="00FA03B1" w:rsidRDefault="00FA03B1" w:rsidP="00FA03B1">
      <w:pPr>
        <w:rPr>
          <w:rFonts w:eastAsia="Times New Roman" w:cs="Times New Roman"/>
          <w:b/>
          <w:bCs/>
        </w:rPr>
      </w:pPr>
    </w:p>
    <w:p w14:paraId="44554711" w14:textId="77777777" w:rsidR="00FA03B1" w:rsidRDefault="00FA03B1" w:rsidP="00FA03B1">
      <w:pPr>
        <w:rPr>
          <w:rFonts w:eastAsia="Times New Roman" w:cs="Times New Roman"/>
          <w:b/>
          <w:bCs/>
        </w:rPr>
      </w:pPr>
    </w:p>
    <w:p w14:paraId="16943FB4" w14:textId="5368481D" w:rsidR="002D4529" w:rsidRDefault="002D4529">
      <w:pPr>
        <w:spacing w:line="240" w:lineRule="auto"/>
        <w:rPr>
          <w:rFonts w:eastAsia="Times New Roman" w:cs="Times New Roman"/>
          <w:b/>
          <w:bCs/>
        </w:rPr>
      </w:pPr>
      <w:r>
        <w:rPr>
          <w:rFonts w:eastAsia="Times New Roman" w:cs="Times New Roman"/>
          <w:b/>
          <w:bCs/>
        </w:rPr>
        <w:br w:type="page"/>
      </w:r>
    </w:p>
    <w:p w14:paraId="63BE8B7A" w14:textId="4ABB1632" w:rsidR="00FA03B1" w:rsidRDefault="00EA3021" w:rsidP="00EA3021">
      <w:pPr>
        <w:pStyle w:val="Heading9"/>
      </w:pPr>
      <w:bookmarkStart w:id="68" w:name="_Ref47176619"/>
      <w:bookmarkStart w:id="69" w:name="_Toc49865836"/>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bookmarkEnd w:id="68"/>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69"/>
    </w:p>
    <w:p w14:paraId="4F477EF1" w14:textId="77777777" w:rsidR="00BD4CC0" w:rsidRPr="00BD4CC0" w:rsidRDefault="00BD4CC0" w:rsidP="00BD4CC0"/>
    <w:p w14:paraId="1FF9AB80" w14:textId="5B5DBFD5" w:rsidR="00FA03B1" w:rsidRDefault="00BD4CC0" w:rsidP="00FA03B1">
      <w:pPr>
        <w:rPr>
          <w:rFonts w:eastAsia="Times New Roman" w:cs="Times New Roman"/>
          <w:b/>
          <w:bCs/>
        </w:rPr>
      </w:pPr>
      <w:r>
        <w:rPr>
          <w:rFonts w:eastAsia="Times New Roman" w:cs="Times New Roman"/>
          <w:b/>
          <w:bCs/>
          <w:noProof/>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8"/>
                    <a:stretch>
                      <a:fillRect/>
                    </a:stretch>
                  </pic:blipFill>
                  <pic:spPr>
                    <a:xfrm>
                      <a:off x="0" y="0"/>
                      <a:ext cx="5956848" cy="5834026"/>
                    </a:xfrm>
                    <a:prstGeom prst="rect">
                      <a:avLst/>
                    </a:prstGeom>
                  </pic:spPr>
                </pic:pic>
              </a:graphicData>
            </a:graphic>
          </wp:inline>
        </w:drawing>
      </w:r>
    </w:p>
    <w:p w14:paraId="710F2451" w14:textId="6FAA56F5" w:rsidR="00EA3021" w:rsidRDefault="00FA03B1" w:rsidP="00EA3021">
      <w:pPr>
        <w:pStyle w:val="Heading9"/>
      </w:pPr>
      <w:r>
        <w:rPr>
          <w:b/>
          <w:bCs/>
        </w:rPr>
        <w:br w:type="page"/>
      </w:r>
      <w:bookmarkStart w:id="70" w:name="_Ref47176589"/>
      <w:bookmarkStart w:id="71" w:name="_Toc49865837"/>
      <w:r w:rsidR="00EA3021">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bookmarkEnd w:id="70"/>
      <w:r w:rsidR="00EA3021">
        <w:t xml:space="preserve"> </w:t>
      </w:r>
      <w:r w:rsidR="00EA3021" w:rsidRPr="00EB46DF">
        <w:t>Salmon biological data including wet weight (WW), fork length (FL), gut fullness index (GFI), showing mean and standard error.</w:t>
      </w:r>
      <w:r w:rsidR="00EA3021">
        <w:t xml:space="preserve"> T</w:t>
      </w:r>
      <w:r w:rsidR="00EA3021" w:rsidRPr="00EB46DF">
        <w:t>he number of empty stomachs and percent dietary overlap between pink and chum salmon at each site</w:t>
      </w:r>
      <w:r w:rsidR="00EA3021">
        <w:t xml:space="preserve"> </w:t>
      </w:r>
      <w:r w:rsidR="00EA3021" w:rsidRPr="00B776B3">
        <w:rPr>
          <w:highlight w:val="yellow"/>
        </w:rPr>
        <w:t>is</w:t>
      </w:r>
      <w:r w:rsidR="00EA3021">
        <w:t xml:space="preserve"> also shown.</w:t>
      </w:r>
      <w:bookmarkEnd w:id="71"/>
    </w:p>
    <w:p w14:paraId="6CF13C0C" w14:textId="77777777" w:rsidR="00EA3021" w:rsidRPr="00BD4CC0" w:rsidRDefault="00EA3021" w:rsidP="00EA3021"/>
    <w:p w14:paraId="7D9985AD" w14:textId="77777777" w:rsidR="00EA3021" w:rsidRDefault="00EA3021" w:rsidP="00EA3021">
      <w:pPr>
        <w:rPr>
          <w:rFonts w:eastAsia="Times New Roman" w:cs="Times New Roman"/>
        </w:rPr>
      </w:pPr>
      <w:r>
        <w:rPr>
          <w:rFonts w:eastAsia="Times New Roman" w:cs="Times New Roman"/>
          <w:noProof/>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9"/>
                    <a:stretch>
                      <a:fillRect/>
                    </a:stretch>
                  </pic:blipFill>
                  <pic:spPr>
                    <a:xfrm>
                      <a:off x="0" y="0"/>
                      <a:ext cx="5970502" cy="3558351"/>
                    </a:xfrm>
                    <a:prstGeom prst="rect">
                      <a:avLst/>
                    </a:prstGeom>
                  </pic:spPr>
                </pic:pic>
              </a:graphicData>
            </a:graphic>
          </wp:inline>
        </w:drawing>
      </w:r>
    </w:p>
    <w:p w14:paraId="671CF4BD" w14:textId="05AA3EA7" w:rsidR="00FA03B1" w:rsidRDefault="00EA3021" w:rsidP="00EA3021">
      <w:pPr>
        <w:spacing w:line="240" w:lineRule="auto"/>
        <w:rPr>
          <w:rFonts w:eastAsia="Times New Roman" w:cs="Times New Roman"/>
          <w:b/>
          <w:bCs/>
        </w:rPr>
      </w:pPr>
      <w:r>
        <w:rPr>
          <w:rFonts w:eastAsia="Times New Roman" w:cs="Times New Roman"/>
          <w:b/>
          <w:bCs/>
        </w:rPr>
        <w:br w:type="page"/>
      </w:r>
    </w:p>
    <w:p w14:paraId="395B6FFA" w14:textId="465E5376" w:rsidR="00FA03B1" w:rsidRPr="00EB46DF" w:rsidRDefault="00FA03B1" w:rsidP="00FA03B1">
      <w:pPr>
        <w:pStyle w:val="Heading3"/>
      </w:pPr>
      <w:bookmarkStart w:id="72" w:name="_Toc49865736"/>
      <w:r w:rsidRPr="00EB46DF">
        <w:t>Figures</w:t>
      </w:r>
      <w:bookmarkEnd w:id="72"/>
    </w:p>
    <w:p w14:paraId="03E3A563" w14:textId="77777777" w:rsidR="00FA03B1" w:rsidRPr="00EB46DF" w:rsidRDefault="00FA03B1" w:rsidP="00FA03B1">
      <w:pPr>
        <w:rPr>
          <w:rFonts w:eastAsia="Times New Roman" w:cs="Times New Roman"/>
          <w:b/>
          <w:bCs/>
        </w:rPr>
      </w:pPr>
    </w:p>
    <w:p w14:paraId="4F4C7917" w14:textId="3D161D16" w:rsidR="00FA03B1" w:rsidRPr="00EB46DF" w:rsidRDefault="006B6933" w:rsidP="00FA03B1">
      <w:pPr>
        <w:rPr>
          <w:rFonts w:eastAsia="Times New Roman" w:cs="Times New Roman"/>
          <w:b/>
          <w:bCs/>
        </w:rPr>
      </w:pPr>
      <w:r>
        <w:rPr>
          <w:rFonts w:eastAsia="Times New Roman" w:cs="Times New Roman"/>
          <w:b/>
          <w:bCs/>
          <w:noProof/>
        </w:rPr>
        <w:drawing>
          <wp:inline distT="0" distB="0" distL="0" distR="0" wp14:anchorId="1466B26E" wp14:editId="28A3177F">
            <wp:extent cx="5943600" cy="42456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0"/>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rPr>
      </w:pPr>
    </w:p>
    <w:p w14:paraId="1E194429" w14:textId="3FE86C65" w:rsidR="00FA03B1" w:rsidRPr="00EB46DF" w:rsidRDefault="00264B0C" w:rsidP="00264B0C">
      <w:pPr>
        <w:pStyle w:val="Caption"/>
        <w:rPr>
          <w:rFonts w:eastAsia="Times New Roman" w:cs="Times New Roman"/>
        </w:rPr>
      </w:pPr>
      <w:bookmarkStart w:id="73" w:name="_Toc50366554"/>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w:t>
      </w:r>
      <w:r>
        <w:fldChar w:fldCharType="end"/>
      </w:r>
      <w:r>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73"/>
    </w:p>
    <w:p w14:paraId="4A58974F" w14:textId="25C2C7B5" w:rsidR="006B6933" w:rsidRDefault="006B6933" w:rsidP="00FA03B1">
      <w:pPr>
        <w:rPr>
          <w:rFonts w:eastAsia="Times New Roman" w:cs="Times New Roman"/>
        </w:rPr>
      </w:pPr>
      <w:r>
        <w:rPr>
          <w:rFonts w:eastAsia="Times New Roman" w:cs="Times New Roman"/>
        </w:rPr>
        <w:br w:type="page"/>
      </w:r>
    </w:p>
    <w:p w14:paraId="3C743276" w14:textId="744395B5" w:rsidR="00FA03B1" w:rsidRPr="00EB46DF" w:rsidRDefault="006B6933" w:rsidP="00FA03B1">
      <w:pPr>
        <w:rPr>
          <w:rFonts w:eastAsia="Times New Roman" w:cs="Times New Roman"/>
        </w:rPr>
      </w:pPr>
      <w:r>
        <w:rPr>
          <w:rFonts w:eastAsia="Times New Roman" w:cs="Times New Roman"/>
          <w:noProof/>
        </w:rPr>
        <w:drawing>
          <wp:inline distT="0" distB="0" distL="0" distR="0" wp14:anchorId="5FD33E8F" wp14:editId="4AB84BC9">
            <wp:extent cx="5943600" cy="594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1"/>
                    <a:stretch>
                      <a:fillRect/>
                    </a:stretch>
                  </pic:blipFill>
                  <pic:spPr>
                    <a:xfrm>
                      <a:off x="0" y="0"/>
                      <a:ext cx="5943600" cy="5943600"/>
                    </a:xfrm>
                    <a:prstGeom prst="rect">
                      <a:avLst/>
                    </a:prstGeom>
                  </pic:spPr>
                </pic:pic>
              </a:graphicData>
            </a:graphic>
          </wp:inline>
        </w:drawing>
      </w:r>
    </w:p>
    <w:p w14:paraId="43B1974D" w14:textId="77777777" w:rsidR="00FA03B1" w:rsidRPr="00EB46DF" w:rsidRDefault="00FA03B1" w:rsidP="00FA03B1">
      <w:pPr>
        <w:rPr>
          <w:rFonts w:eastAsia="Times New Roman" w:cs="Times New Roman"/>
        </w:rPr>
      </w:pPr>
    </w:p>
    <w:p w14:paraId="689FA239" w14:textId="093F11FF" w:rsidR="00307C83" w:rsidRPr="00EB46DF" w:rsidRDefault="00307C83" w:rsidP="00307C83">
      <w:pPr>
        <w:pStyle w:val="Caption"/>
        <w:keepNext/>
      </w:pPr>
      <w:bookmarkStart w:id="74" w:name="_Ref47176038"/>
      <w:bookmarkStart w:id="75" w:name="_Toc50366555"/>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2</w:t>
      </w:r>
      <w:r w:rsidR="00264B0C">
        <w:fldChar w:fldCharType="end"/>
      </w:r>
      <w:bookmarkEnd w:id="74"/>
      <w:r>
        <w:t xml:space="preserve"> </w:t>
      </w:r>
      <w:bookmarkStart w:id="76" w:name="_Toc46415559"/>
      <w:r w:rsidRPr="00EB46DF">
        <w:t>Temperature (black) and salinity (</w:t>
      </w:r>
      <w:r>
        <w:t>red</w:t>
      </w:r>
      <w:r w:rsidRPr="00EB46DF">
        <w:t>) values paired with the salmon surveys</w:t>
      </w:r>
      <w:r>
        <w:t>.</w:t>
      </w:r>
      <w:r w:rsidRPr="00EB46DF">
        <w:t xml:space="preserve"> </w:t>
      </w:r>
      <w:r>
        <w:t>T</w:t>
      </w:r>
      <w:r w:rsidRPr="00EB46DF">
        <w:t xml:space="preserve">he sites </w:t>
      </w:r>
      <w:r w:rsidR="00B776B3">
        <w:t>were</w:t>
      </w:r>
      <w:r w:rsidRPr="00EB46DF">
        <w:t xml:space="preserve"> listed </w:t>
      </w:r>
      <w:bookmarkEnd w:id="76"/>
      <w:r>
        <w:t>along the salmon migration pathway from left to right.</w:t>
      </w:r>
      <w:bookmarkEnd w:id="75"/>
    </w:p>
    <w:p w14:paraId="7F64EF0E" w14:textId="4F1F58C5" w:rsidR="00FA03B1" w:rsidRPr="00EB46DF" w:rsidRDefault="00FA03B1" w:rsidP="00307C83">
      <w:pPr>
        <w:pStyle w:val="Caption"/>
        <w:rPr>
          <w:rFonts w:eastAsia="Times New Roman" w:cs="Times New Roman"/>
        </w:rPr>
      </w:pPr>
    </w:p>
    <w:p w14:paraId="389B5C69" w14:textId="088BA4C6" w:rsidR="009F6DC3" w:rsidRDefault="009F6DC3">
      <w:pPr>
        <w:spacing w:line="240" w:lineRule="auto"/>
        <w:rPr>
          <w:rFonts w:eastAsia="Times New Roman" w:cs="Times New Roman"/>
        </w:rPr>
      </w:pPr>
    </w:p>
    <w:p w14:paraId="0A4FD55F" w14:textId="0CC5CAAA" w:rsidR="00FA03B1" w:rsidRDefault="007A02D2" w:rsidP="009F6DC3">
      <w:r>
        <w:rPr>
          <w:noProof/>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 w14:paraId="33B963F2" w14:textId="4A4B29FD" w:rsidR="00FA03B1" w:rsidRPr="00EB46DF" w:rsidRDefault="00307C83" w:rsidP="00307C83">
      <w:pPr>
        <w:pStyle w:val="Caption"/>
      </w:pPr>
      <w:bookmarkStart w:id="77" w:name="_Ref47176120"/>
      <w:bookmarkStart w:id="78" w:name="_Toc50366556"/>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3</w:t>
      </w:r>
      <w:r w:rsidR="00264B0C">
        <w:fldChar w:fldCharType="end"/>
      </w:r>
      <w:bookmarkEnd w:id="77"/>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78"/>
    </w:p>
    <w:p w14:paraId="6A3C0ADC" w14:textId="77777777" w:rsidR="00FA03B1" w:rsidRPr="00EB46DF" w:rsidRDefault="00FA03B1" w:rsidP="00FA03B1">
      <w:pPr>
        <w:rPr>
          <w:rFonts w:eastAsia="Times New Roman" w:cs="Times New Roman"/>
        </w:rPr>
      </w:pPr>
    </w:p>
    <w:p w14:paraId="1C7992DC" w14:textId="77777777" w:rsidR="00FA03B1" w:rsidRPr="00EB46DF" w:rsidRDefault="00FA03B1" w:rsidP="00FA03B1">
      <w:pPr>
        <w:rPr>
          <w:rFonts w:eastAsia="Times New Roman" w:cs="Times New Roman"/>
        </w:rPr>
      </w:pPr>
    </w:p>
    <w:p w14:paraId="7F03BBD7" w14:textId="41719BA4" w:rsidR="00FA03B1" w:rsidRPr="00EB46DF" w:rsidRDefault="00FA03B1" w:rsidP="00FA03B1">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rPr>
      </w:pPr>
    </w:p>
    <w:p w14:paraId="2D6BDA8F" w14:textId="11541ABB" w:rsidR="00FA03B1" w:rsidRDefault="00307C83" w:rsidP="00307C83">
      <w:pPr>
        <w:pStyle w:val="Caption"/>
      </w:pPr>
      <w:bookmarkStart w:id="79" w:name="_Ref47176131"/>
      <w:bookmarkStart w:id="80" w:name="_Toc50366557"/>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4</w:t>
      </w:r>
      <w:r w:rsidR="00264B0C">
        <w:fldChar w:fldCharType="end"/>
      </w:r>
      <w:bookmarkEnd w:id="79"/>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80"/>
    </w:p>
    <w:p w14:paraId="43446B09" w14:textId="4F2F9174" w:rsidR="007D0F73" w:rsidRDefault="007D0F73" w:rsidP="007D0F73">
      <w:pPr>
        <w:spacing w:line="240" w:lineRule="auto"/>
      </w:pPr>
      <w:r>
        <w:br w:type="page"/>
      </w:r>
      <w:r>
        <w:rPr>
          <w:noProof/>
        </w:rPr>
        <w:drawing>
          <wp:inline distT="0" distB="0" distL="0" distR="0" wp14:anchorId="13B73BD4" wp14:editId="777EE9E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4"/>
                    <a:stretch>
                      <a:fillRect/>
                    </a:stretch>
                  </pic:blipFill>
                  <pic:spPr>
                    <a:xfrm>
                      <a:off x="0" y="0"/>
                      <a:ext cx="5943600" cy="4457700"/>
                    </a:xfrm>
                    <a:prstGeom prst="rect">
                      <a:avLst/>
                    </a:prstGeom>
                  </pic:spPr>
                </pic:pic>
              </a:graphicData>
            </a:graphic>
          </wp:inline>
        </w:drawing>
      </w:r>
    </w:p>
    <w:p w14:paraId="32CB1435" w14:textId="77777777" w:rsidR="007D0F73" w:rsidRDefault="007D0F73" w:rsidP="007D0F73"/>
    <w:p w14:paraId="33D30A39" w14:textId="7BEA2016" w:rsidR="007D0F73" w:rsidRPr="007F1E58" w:rsidRDefault="00307C83" w:rsidP="00307C83">
      <w:pPr>
        <w:pStyle w:val="Caption"/>
      </w:pPr>
      <w:bookmarkStart w:id="81" w:name="_Ref47176181"/>
      <w:bookmarkStart w:id="82" w:name="_Toc50366558"/>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5</w:t>
      </w:r>
      <w:r w:rsidR="00264B0C">
        <w:fldChar w:fldCharType="end"/>
      </w:r>
      <w:bookmarkEnd w:id="81"/>
      <w:r w:rsidRPr="00307C83">
        <w:t xml:space="preserve"> </w:t>
      </w:r>
      <w:r>
        <w:t>Salmon condition factor K, the red dotted line separates fish in good condition (high weight relative to length, &gt;1) and fish in poor condition (low weight relative to length, &lt;1).</w:t>
      </w:r>
      <w:bookmarkEnd w:id="82"/>
    </w:p>
    <w:p w14:paraId="4BFCB6E9" w14:textId="423C05CC" w:rsidR="007D0F73" w:rsidRDefault="007D0F73">
      <w:pPr>
        <w:spacing w:line="240" w:lineRule="auto"/>
      </w:pPr>
    </w:p>
    <w:p w14:paraId="19EA0EBF" w14:textId="77777777" w:rsidR="007D0F73" w:rsidRPr="007D0F73" w:rsidRDefault="007D0F73" w:rsidP="007D0F73"/>
    <w:p w14:paraId="1DAC6808" w14:textId="200CF54F" w:rsidR="00FA03B1" w:rsidRDefault="006B6933" w:rsidP="00FA03B1">
      <w:pPr>
        <w:rPr>
          <w:rFonts w:eastAsia="Times New Roman" w:cs="Times New Roman"/>
          <w:b/>
          <w:bCs/>
        </w:rPr>
      </w:pPr>
      <w:r>
        <w:rPr>
          <w:rFonts w:eastAsia="Times New Roman" w:cs="Times New Roman"/>
          <w:b/>
          <w:bCs/>
          <w:noProof/>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rPr>
      </w:pPr>
    </w:p>
    <w:p w14:paraId="30B04664" w14:textId="7EE93DF3" w:rsidR="00175A92" w:rsidRDefault="00307C83" w:rsidP="00307C83">
      <w:pPr>
        <w:pStyle w:val="Caption"/>
      </w:pPr>
      <w:bookmarkStart w:id="83" w:name="_Ref47176229"/>
      <w:bookmarkStart w:id="84" w:name="_Toc50366559"/>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6</w:t>
      </w:r>
      <w:r w:rsidR="00264B0C">
        <w:fldChar w:fldCharType="end"/>
      </w:r>
      <w:bookmarkEnd w:id="83"/>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84"/>
    </w:p>
    <w:p w14:paraId="1519B663" w14:textId="77777777" w:rsidR="00175A92" w:rsidRDefault="00175A92">
      <w:pPr>
        <w:spacing w:line="240" w:lineRule="auto"/>
        <w:rPr>
          <w:iCs/>
          <w:color w:val="000000" w:themeColor="text1"/>
          <w:szCs w:val="18"/>
        </w:rPr>
      </w:pPr>
      <w:r>
        <w:br w:type="page"/>
      </w:r>
    </w:p>
    <w:p w14:paraId="7D9A052E" w14:textId="044204DF" w:rsidR="0015282A" w:rsidRPr="0015282A" w:rsidRDefault="001965D6" w:rsidP="0015282A">
      <w:bookmarkStart w:id="85" w:name="_Toc46415563"/>
      <w:r>
        <w:rPr>
          <w:noProof/>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524ED75A" w:rsidR="00FA03B1" w:rsidRPr="00EB46DF" w:rsidRDefault="00307C83" w:rsidP="00307C83">
      <w:pPr>
        <w:pStyle w:val="Caption"/>
      </w:pPr>
      <w:bookmarkStart w:id="86" w:name="_Ref47176267"/>
      <w:bookmarkStart w:id="87" w:name="_Toc50366560"/>
      <w:bookmarkEnd w:id="85"/>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7</w:t>
      </w:r>
      <w:r w:rsidR="00264B0C">
        <w:fldChar w:fldCharType="end"/>
      </w:r>
      <w:bookmarkEnd w:id="86"/>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87"/>
    </w:p>
    <w:p w14:paraId="36C2C7D1" w14:textId="788B1E0B" w:rsidR="00653C56" w:rsidRDefault="00653C56" w:rsidP="00FA03B1">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77BB5333" w:rsidR="0015282A" w:rsidRPr="0015282A" w:rsidRDefault="0015282A" w:rsidP="0015282A">
      <w:pPr>
        <w:rPr>
          <w:rFonts w:eastAsia="Times New Roman" w:cs="Times New Roman"/>
        </w:rPr>
      </w:pPr>
      <w:r>
        <w:rPr>
          <w:rFonts w:eastAsia="Times New Roman" w:cs="Times New Roman"/>
          <w:noProof/>
        </w:rPr>
        <w:drawing>
          <wp:inline distT="0" distB="0" distL="0" distR="0" wp14:anchorId="693B6E5F" wp14:editId="0E6C9C78">
            <wp:extent cx="8229600" cy="5414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7"/>
                    <a:stretch>
                      <a:fillRect/>
                    </a:stretch>
                  </pic:blipFill>
                  <pic:spPr>
                    <a:xfrm>
                      <a:off x="0" y="0"/>
                      <a:ext cx="8229600" cy="5414010"/>
                    </a:xfrm>
                    <a:prstGeom prst="rect">
                      <a:avLst/>
                    </a:prstGeom>
                  </pic:spPr>
                </pic:pic>
              </a:graphicData>
            </a:graphic>
          </wp:inline>
        </w:drawing>
      </w:r>
      <w:bookmarkStart w:id="88" w:name="_Toc46415564"/>
    </w:p>
    <w:p w14:paraId="4BADC32E" w14:textId="3ED9CD19" w:rsidR="00653C56" w:rsidRPr="0015282A" w:rsidRDefault="00307C83" w:rsidP="0015282A">
      <w:pPr>
        <w:pStyle w:val="Caption"/>
        <w:sectPr w:rsidR="00653C56" w:rsidRPr="0015282A" w:rsidSect="00653C56">
          <w:pgSz w:w="15840" w:h="12240" w:orient="landscape"/>
          <w:pgMar w:top="1440" w:right="1440" w:bottom="1440" w:left="1440" w:header="708" w:footer="708" w:gutter="0"/>
          <w:cols w:space="708"/>
          <w:docGrid w:linePitch="360"/>
        </w:sectPr>
      </w:pPr>
      <w:bookmarkStart w:id="89" w:name="_Ref47176289"/>
      <w:bookmarkStart w:id="90" w:name="_Toc50366561"/>
      <w:bookmarkEnd w:id="88"/>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8</w:t>
      </w:r>
      <w:r w:rsidR="00264B0C">
        <w:fldChar w:fldCharType="end"/>
      </w:r>
      <w:bookmarkEnd w:id="89"/>
      <w:r w:rsidRPr="00307C83">
        <w:t xml:space="preserve"> </w:t>
      </w:r>
      <w:r w:rsidRPr="00EB46DF">
        <w:t>Cluster analysis of juvenile pink and chum diet composition</w:t>
      </w:r>
      <w:r>
        <w:t>. Clusters were defined by &lt;65% dissimilarity (dotted line).</w:t>
      </w:r>
      <w:bookmarkEnd w:id="90"/>
    </w:p>
    <w:p w14:paraId="0060E81D" w14:textId="69786B00" w:rsidR="00FA03B1" w:rsidRPr="00EB46DF" w:rsidRDefault="00FA03B1" w:rsidP="00FA03B1">
      <w:pPr>
        <w:rPr>
          <w:rFonts w:eastAsia="Times New Roman" w:cs="Times New Roman"/>
        </w:rPr>
      </w:pPr>
    </w:p>
    <w:p w14:paraId="20B53DFC" w14:textId="09CB177C" w:rsidR="00FA03B1" w:rsidRPr="00EB46DF" w:rsidRDefault="005A6088" w:rsidP="00FA03B1">
      <w:pPr>
        <w:rPr>
          <w:rFonts w:eastAsia="Times New Roman" w:cs="Times New Roman"/>
        </w:rPr>
      </w:pPr>
      <w:r>
        <w:rPr>
          <w:rFonts w:eastAsia="Times New Roman" w:cs="Times New Roman"/>
          <w:noProof/>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FA03B1">
      <w:pPr>
        <w:rPr>
          <w:rFonts w:eastAsia="Times New Roman" w:cs="Times New Roman"/>
        </w:rPr>
      </w:pPr>
    </w:p>
    <w:p w14:paraId="4F7FD8FC" w14:textId="57011B5A" w:rsidR="00C629DB" w:rsidRDefault="00307C83" w:rsidP="00307C83">
      <w:pPr>
        <w:pStyle w:val="Caption"/>
      </w:pPr>
      <w:bookmarkStart w:id="91" w:name="_Ref47176309"/>
      <w:bookmarkStart w:id="92" w:name="_Toc50366562"/>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9</w:t>
      </w:r>
      <w:r w:rsidR="00264B0C">
        <w:fldChar w:fldCharType="end"/>
      </w:r>
      <w:bookmarkEnd w:id="91"/>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92"/>
    </w:p>
    <w:p w14:paraId="68E5D720" w14:textId="3C1E4C0B" w:rsidR="00C629DB" w:rsidRDefault="00C629DB" w:rsidP="005A6088">
      <w:pPr>
        <w:spacing w:line="240" w:lineRule="auto"/>
      </w:pPr>
    </w:p>
    <w:p w14:paraId="06898323" w14:textId="2747B347" w:rsidR="00C629DB" w:rsidRDefault="005A6088" w:rsidP="00C629DB">
      <w:r>
        <w:rPr>
          <w:noProof/>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Default="005A6088" w:rsidP="00232862">
      <w:pPr>
        <w:pStyle w:val="Caption"/>
      </w:pPr>
    </w:p>
    <w:p w14:paraId="022ACC56" w14:textId="1A4E196D" w:rsidR="00C629DB" w:rsidRPr="00C629DB" w:rsidRDefault="00307C83" w:rsidP="00307C83">
      <w:pPr>
        <w:pStyle w:val="Caption"/>
      </w:pPr>
      <w:bookmarkStart w:id="93" w:name="_Ref47176369"/>
      <w:bookmarkStart w:id="94" w:name="_Toc50366563"/>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10</w:t>
      </w:r>
      <w:r w:rsidR="00264B0C">
        <w:fldChar w:fldCharType="end"/>
      </w:r>
      <w:bookmarkEnd w:id="93"/>
      <w:r w:rsidRPr="00307C83">
        <w:t xml:space="preserve"> </w:t>
      </w:r>
      <w:r>
        <w:t>Cumulative prey abundance curves for juvenile salmon at each site location. Note: All sampling events included 10 salmon, but empty stomachs detract from total number of stomachs.</w:t>
      </w:r>
      <w:bookmarkEnd w:id="94"/>
    </w:p>
    <w:p w14:paraId="58249542" w14:textId="77777777" w:rsidR="005917B2" w:rsidRDefault="005917B2">
      <w:pPr>
        <w:spacing w:line="240" w:lineRule="auto"/>
        <w:rPr>
          <w:rFonts w:eastAsia="Times New Roman" w:cs="Times New Roman"/>
        </w:rPr>
      </w:pPr>
      <w:r>
        <w:rPr>
          <w:rFonts w:eastAsia="Times New Roman" w:cs="Times New Roman"/>
        </w:rPr>
        <w:br w:type="page"/>
      </w:r>
    </w:p>
    <w:p w14:paraId="2B69B676" w14:textId="02D080EE" w:rsidR="005917B2" w:rsidRDefault="005917B2" w:rsidP="005917B2">
      <w:pPr>
        <w:pStyle w:val="Heading2"/>
      </w:pPr>
      <w:bookmarkStart w:id="95" w:name="_Toc49865737"/>
      <w:r>
        <w:t>Salmon trophic interactions shift with prey phenology and migration timing</w:t>
      </w:r>
      <w:bookmarkEnd w:id="95"/>
    </w:p>
    <w:p w14:paraId="40BE0C11" w14:textId="77777777" w:rsidR="00BA5705" w:rsidRPr="00BA5705" w:rsidRDefault="00BA5705" w:rsidP="00BA5705"/>
    <w:p w14:paraId="1FDB63AD" w14:textId="77F165E3" w:rsidR="00C67B23" w:rsidRDefault="005917B2" w:rsidP="00BA5705">
      <w:pPr>
        <w:pStyle w:val="Heading3"/>
      </w:pPr>
      <w:bookmarkStart w:id="96" w:name="_Toc49865738"/>
      <w:r>
        <w:t>Introduction</w:t>
      </w:r>
      <w:bookmarkEnd w:id="96"/>
    </w:p>
    <w:p w14:paraId="02DEB393" w14:textId="349BB67D" w:rsidR="00E52030" w:rsidRDefault="00E52030" w:rsidP="00E52030"/>
    <w:p w14:paraId="54B4BA12" w14:textId="6A63B8C6" w:rsidR="00E52030" w:rsidRDefault="00E52030" w:rsidP="00E52030">
      <w:r>
        <w:tab/>
      </w:r>
      <w:r w:rsidR="00B776B3">
        <w:t>Pacific salmon (</w:t>
      </w:r>
      <w:r w:rsidR="00B776B3" w:rsidRPr="00B776B3">
        <w:rPr>
          <w:i/>
          <w:iCs/>
        </w:rPr>
        <w:t>Oncorhynchus spp.</w:t>
      </w:r>
      <w:r w:rsidR="00B776B3" w:rsidRPr="00B776B3">
        <w:t xml:space="preserve">) </w:t>
      </w:r>
      <w:r w:rsidR="00B776B3">
        <w:t xml:space="preserve">are heavily relied on and culturally revered all throughout the Pacific Northwest, yet species and stocks are incredibly diverse and specialized. </w:t>
      </w:r>
    </w:p>
    <w:p w14:paraId="0EB47034" w14:textId="3B41406D" w:rsidR="00B776B3" w:rsidRDefault="00B776B3" w:rsidP="00E52030"/>
    <w:p w14:paraId="51515EA7" w14:textId="6814CB11" w:rsidR="00B776B3" w:rsidRDefault="00B776B3" w:rsidP="00E52030">
      <w:r>
        <w:tab/>
        <w:t>Pacific salmon (</w:t>
      </w:r>
      <w:r w:rsidRPr="00B776B3">
        <w:rPr>
          <w:i/>
          <w:iCs/>
        </w:rPr>
        <w:t>Oncorhynchus spp</w:t>
      </w:r>
      <w:r>
        <w:t xml:space="preserve">.) </w:t>
      </w:r>
    </w:p>
    <w:p w14:paraId="00BF3BDF" w14:textId="436894AE" w:rsidR="005612E0" w:rsidRDefault="005612E0" w:rsidP="00E52030"/>
    <w:p w14:paraId="1E1CB9AC" w14:textId="46384BB9" w:rsidR="005612E0" w:rsidRDefault="005612E0" w:rsidP="00E52030">
      <w:r>
        <w:tab/>
        <w:t xml:space="preserve">Anadromous salmon species in the North Pacific </w:t>
      </w:r>
    </w:p>
    <w:p w14:paraId="78BDCED2" w14:textId="24B44D98" w:rsidR="005612E0" w:rsidRDefault="005612E0" w:rsidP="00E52030"/>
    <w:p w14:paraId="34118B13" w14:textId="4126A92E" w:rsidR="005612E0" w:rsidRDefault="005612E0" w:rsidP="00E52030">
      <w:r>
        <w:tab/>
        <w:t xml:space="preserve">Humans have interacted with and relied on Pacific salmon () since time immemorial, the first evidence of humans in North America found with anadromous chum salmon near a hearth. </w:t>
      </w:r>
    </w:p>
    <w:p w14:paraId="03352C19" w14:textId="29E95B27" w:rsidR="005612E0" w:rsidRDefault="005612E0" w:rsidP="00E52030"/>
    <w:p w14:paraId="785AB71E" w14:textId="4B2FE379" w:rsidR="005612E0" w:rsidRDefault="005612E0" w:rsidP="00E52030">
      <w:r>
        <w:tab/>
      </w:r>
    </w:p>
    <w:p w14:paraId="3C77B81B" w14:textId="57DEB6C1" w:rsidR="00B776B3" w:rsidRDefault="00B776B3" w:rsidP="00E52030"/>
    <w:p w14:paraId="1615E6E1" w14:textId="6F90C41A" w:rsidR="00B776B3" w:rsidRPr="00E52030" w:rsidRDefault="00B776B3" w:rsidP="00E52030">
      <w:r>
        <w:tab/>
        <w:t>Humans have relied on Pacific salmon (Oncorhynchus spp.) since time immemorial with archaeological evidence of chum salmon use with a cooking hearth 11,500 ago in central Alaska (</w:t>
      </w:r>
      <w:proofErr w:type="spellStart"/>
      <w:r>
        <w:t>halfman</w:t>
      </w:r>
      <w:proofErr w:type="spellEnd"/>
      <w:r>
        <w:t xml:space="preserve"> </w:t>
      </w:r>
      <w:proofErr w:type="spellStart"/>
      <w:r>
        <w:t>etal</w:t>
      </w:r>
      <w:proofErr w:type="spellEnd"/>
      <w:r>
        <w:t xml:space="preserve"> 2018). </w:t>
      </w:r>
    </w:p>
    <w:p w14:paraId="56C8A1A3" w14:textId="64351FA0" w:rsidR="00E52030" w:rsidRDefault="00E52030" w:rsidP="00E52030"/>
    <w:p w14:paraId="650B220D" w14:textId="6BFED1D4" w:rsidR="00B776B3" w:rsidRPr="00B776B3" w:rsidRDefault="00B776B3" w:rsidP="00E52030">
      <w:pPr>
        <w:rPr>
          <w:rFonts w:eastAsia="Times New Roman" w:cstheme="minorHAnsi"/>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p>
    <w:p w14:paraId="158D2E47" w14:textId="77777777" w:rsidR="00B776B3" w:rsidRPr="00E52030" w:rsidRDefault="00B776B3" w:rsidP="00E52030"/>
    <w:p w14:paraId="31A4591E" w14:textId="223100F5" w:rsidR="00BA5705" w:rsidRDefault="0011224E" w:rsidP="00BA5705">
      <w:pPr>
        <w:rPr>
          <w:lang w:val="en-US"/>
        </w:rPr>
      </w:pPr>
      <w:r>
        <w:tab/>
        <w:t xml:space="preserve">Is “the bigger, the better” true for juvenile outmigrating salmon? </w:t>
      </w:r>
      <w:r w:rsidR="00B776B3">
        <w:t>Were</w:t>
      </w:r>
      <w:r>
        <w:t xml:space="preserve"> pink and chum food limited </w:t>
      </w:r>
      <w:r w:rsidR="00B776B3">
        <w:rPr>
          <w:lang w:val="en-US"/>
        </w:rPr>
        <w:t>or</w:t>
      </w:r>
      <w:r w:rsidRPr="00232862">
        <w:rPr>
          <w:lang w:val="en-US"/>
        </w:rPr>
        <w:t xml:space="preserve"> competing throughout outmigration?</w:t>
      </w:r>
      <w:r>
        <w:t xml:space="preserve"> </w:t>
      </w:r>
      <w:r w:rsidR="00232862">
        <w:rPr>
          <w:lang w:val="en-US"/>
        </w:rPr>
        <w:t>A</w:t>
      </w:r>
      <w:r w:rsidRPr="0011224E">
        <w:rPr>
          <w:lang w:val="en-US"/>
        </w:rPr>
        <w:t>) Quantify juvenile pink and chum salmon diets seasonally and interannually in southern coastal B.C.</w:t>
      </w:r>
      <w:r w:rsidR="00232862">
        <w:rPr>
          <w:lang w:val="en-US"/>
        </w:rPr>
        <w:t xml:space="preserve"> B</w:t>
      </w:r>
      <w:r w:rsidRPr="0011224E">
        <w:rPr>
          <w:lang w:val="en-US"/>
        </w:rPr>
        <w:t xml:space="preserve">) Compare diets to </w:t>
      </w:r>
      <w:r w:rsidR="00232862">
        <w:rPr>
          <w:lang w:val="en-US"/>
        </w:rPr>
        <w:t>ocean conditions</w:t>
      </w:r>
      <w:r w:rsidRPr="0011224E">
        <w:rPr>
          <w:lang w:val="en-US"/>
        </w:rPr>
        <w:t>, fish size, and prey size</w:t>
      </w:r>
      <w:r w:rsidR="00232862">
        <w:rPr>
          <w:lang w:val="en-US"/>
        </w:rPr>
        <w:t xml:space="preserve"> C</w:t>
      </w:r>
      <w:r w:rsidRPr="0011224E">
        <w:rPr>
          <w:lang w:val="en-US"/>
        </w:rPr>
        <w:t xml:space="preserve">) Describe how salmon species trophic interactions shifts </w:t>
      </w:r>
      <w:r w:rsidR="00232862">
        <w:rPr>
          <w:lang w:val="en-US"/>
        </w:rPr>
        <w:t>over time.</w:t>
      </w:r>
    </w:p>
    <w:p w14:paraId="318AE395" w14:textId="77777777" w:rsidR="00E52030" w:rsidRPr="00BA5705" w:rsidRDefault="00E52030" w:rsidP="00BA5705"/>
    <w:p w14:paraId="31FD39CF" w14:textId="69EDD729" w:rsidR="00C67B23" w:rsidRDefault="005917B2" w:rsidP="00C67B23">
      <w:pPr>
        <w:pStyle w:val="Heading3"/>
      </w:pPr>
      <w:bookmarkStart w:id="97" w:name="_Toc49865739"/>
      <w:r>
        <w:t>Methods</w:t>
      </w:r>
      <w:bookmarkEnd w:id="97"/>
    </w:p>
    <w:p w14:paraId="64641DC7" w14:textId="67D1A0C7" w:rsidR="00E52030" w:rsidRDefault="00E52030" w:rsidP="00E52030">
      <w:r>
        <w:tab/>
      </w:r>
    </w:p>
    <w:p w14:paraId="7011CE9B" w14:textId="4DCAD91F" w:rsidR="00264B0C" w:rsidRDefault="00264B0C" w:rsidP="00E52030">
      <w:r>
        <w:tab/>
      </w:r>
    </w:p>
    <w:p w14:paraId="29670C69" w14:textId="77777777" w:rsidR="00264B0C" w:rsidRPr="00E52030" w:rsidRDefault="00264B0C" w:rsidP="00E52030"/>
    <w:p w14:paraId="375BE96A" w14:textId="50097EEA" w:rsidR="00C67B23" w:rsidRDefault="005917B2" w:rsidP="00C67B23">
      <w:pPr>
        <w:pStyle w:val="Heading3"/>
      </w:pPr>
      <w:bookmarkStart w:id="98" w:name="_Toc49865740"/>
      <w:r>
        <w:t>Results</w:t>
      </w:r>
      <w:bookmarkEnd w:id="98"/>
    </w:p>
    <w:p w14:paraId="1756B98B" w14:textId="77777777" w:rsidR="00E52030" w:rsidRPr="00E52030" w:rsidRDefault="00E52030" w:rsidP="00E52030"/>
    <w:p w14:paraId="4C8EAD28" w14:textId="79F8579F" w:rsidR="00BA5705" w:rsidRDefault="0031258B" w:rsidP="00BA5705">
      <w:pPr>
        <w:pStyle w:val="Heading4"/>
      </w:pPr>
      <w:bookmarkStart w:id="99" w:name="_Toc49865741"/>
      <w:r>
        <w:t>Environmental conditions</w:t>
      </w:r>
      <w:bookmarkEnd w:id="99"/>
    </w:p>
    <w:p w14:paraId="4746550A" w14:textId="70393839" w:rsidR="00264B0C" w:rsidRDefault="00264B0C" w:rsidP="00264B0C"/>
    <w:p w14:paraId="5E2EC982" w14:textId="43F56228" w:rsidR="00264B0C" w:rsidRPr="00264B0C" w:rsidRDefault="00264B0C" w:rsidP="00264B0C">
      <w:r>
        <w:tab/>
      </w:r>
    </w:p>
    <w:p w14:paraId="50449792" w14:textId="77777777" w:rsidR="00E52030" w:rsidRPr="00E52030" w:rsidRDefault="00E52030" w:rsidP="00E52030"/>
    <w:p w14:paraId="0955DB53" w14:textId="37C381E2" w:rsidR="00A44D10" w:rsidRDefault="0031258B" w:rsidP="00A44D10">
      <w:pPr>
        <w:pStyle w:val="Heading4"/>
      </w:pPr>
      <w:bookmarkStart w:id="100" w:name="_Toc49865742"/>
      <w:r>
        <w:t>Zooplankton</w:t>
      </w:r>
      <w:bookmarkEnd w:id="100"/>
      <w:r>
        <w:t xml:space="preserve"> </w:t>
      </w:r>
    </w:p>
    <w:p w14:paraId="625A7D69" w14:textId="448A1BD5" w:rsidR="00264B0C" w:rsidRDefault="00264B0C" w:rsidP="00264B0C"/>
    <w:p w14:paraId="015A896F" w14:textId="09570CA4" w:rsidR="00264B0C" w:rsidRPr="00264B0C" w:rsidRDefault="00264B0C" w:rsidP="00264B0C">
      <w:r>
        <w:tab/>
      </w:r>
    </w:p>
    <w:p w14:paraId="6FC67588" w14:textId="77777777" w:rsidR="00E52030" w:rsidRPr="00E52030" w:rsidRDefault="00E52030" w:rsidP="00E52030"/>
    <w:p w14:paraId="0CA92715" w14:textId="6B8CB496" w:rsidR="0031258B" w:rsidRDefault="00C3611D" w:rsidP="0031258B">
      <w:pPr>
        <w:pStyle w:val="Heading4"/>
      </w:pPr>
      <w:bookmarkStart w:id="101" w:name="_Toc49865743"/>
      <w:r>
        <w:t>Salmon diet composition</w:t>
      </w:r>
      <w:bookmarkEnd w:id="101"/>
    </w:p>
    <w:p w14:paraId="0FF8CF00" w14:textId="5729EF77" w:rsidR="00264B0C" w:rsidRDefault="00264B0C" w:rsidP="00264B0C"/>
    <w:p w14:paraId="7ED49878" w14:textId="3CEA378B" w:rsidR="00264B0C" w:rsidRPr="00264B0C" w:rsidRDefault="00264B0C" w:rsidP="00264B0C">
      <w:r>
        <w:tab/>
      </w:r>
    </w:p>
    <w:p w14:paraId="786AFFA1" w14:textId="77777777" w:rsidR="00E52030" w:rsidRPr="00E52030" w:rsidRDefault="00E52030" w:rsidP="00E52030"/>
    <w:p w14:paraId="0F7BD5BF" w14:textId="0061A465" w:rsidR="00A44D10" w:rsidRDefault="00C3611D" w:rsidP="00A44D10">
      <w:pPr>
        <w:pStyle w:val="Heading4"/>
      </w:pPr>
      <w:bookmarkStart w:id="102" w:name="_Toc49865744"/>
      <w:r>
        <w:t>Salmon stomach fullness</w:t>
      </w:r>
      <w:bookmarkEnd w:id="102"/>
    </w:p>
    <w:p w14:paraId="3CEC6273" w14:textId="5389B29D" w:rsidR="00264B0C" w:rsidRDefault="00264B0C" w:rsidP="00264B0C"/>
    <w:p w14:paraId="64961B48" w14:textId="6DA188B9" w:rsidR="00264B0C" w:rsidRPr="00264B0C" w:rsidRDefault="00264B0C" w:rsidP="00264B0C">
      <w:r>
        <w:tab/>
      </w:r>
    </w:p>
    <w:p w14:paraId="43FCE264" w14:textId="77777777" w:rsidR="00E52030" w:rsidRPr="00E52030" w:rsidRDefault="00E52030" w:rsidP="00E52030"/>
    <w:p w14:paraId="47EE668A" w14:textId="69070CCD" w:rsidR="00A44D10" w:rsidRDefault="00C3611D" w:rsidP="00A44D10">
      <w:pPr>
        <w:pStyle w:val="Heading4"/>
      </w:pPr>
      <w:bookmarkStart w:id="103" w:name="_Toc49865745"/>
      <w:r>
        <w:t>Juvenile salmon condition</w:t>
      </w:r>
      <w:bookmarkEnd w:id="103"/>
    </w:p>
    <w:p w14:paraId="4E830E61" w14:textId="14CB8D63" w:rsidR="00264B0C" w:rsidRDefault="00264B0C" w:rsidP="00264B0C"/>
    <w:p w14:paraId="5FFBC2E3" w14:textId="587079F2" w:rsidR="00264B0C" w:rsidRPr="00264B0C" w:rsidRDefault="00264B0C" w:rsidP="00264B0C">
      <w:r>
        <w:tab/>
      </w:r>
    </w:p>
    <w:p w14:paraId="4A697BA0" w14:textId="77777777" w:rsidR="00E52030" w:rsidRPr="00E52030" w:rsidRDefault="00E52030" w:rsidP="00E52030"/>
    <w:p w14:paraId="5135CC1C" w14:textId="6E031FF0" w:rsidR="00A44D10" w:rsidRDefault="00A44D10" w:rsidP="00A44D10">
      <w:pPr>
        <w:pStyle w:val="Heading4"/>
      </w:pPr>
      <w:bookmarkStart w:id="104" w:name="_Toc49865746"/>
      <w:r>
        <w:t>Diet diversity of juvenile salmon</w:t>
      </w:r>
      <w:bookmarkEnd w:id="104"/>
    </w:p>
    <w:p w14:paraId="08ED3107" w14:textId="0E7E9052" w:rsidR="00264B0C" w:rsidRDefault="00264B0C" w:rsidP="00264B0C"/>
    <w:p w14:paraId="287344CD" w14:textId="692329FD" w:rsidR="00264B0C" w:rsidRPr="00264B0C" w:rsidRDefault="00264B0C" w:rsidP="00264B0C">
      <w:r>
        <w:tab/>
      </w:r>
    </w:p>
    <w:p w14:paraId="026AD98D" w14:textId="77777777" w:rsidR="00E52030" w:rsidRPr="00E52030" w:rsidRDefault="00E52030" w:rsidP="00E52030"/>
    <w:p w14:paraId="3DCEB7EB" w14:textId="5828A354" w:rsidR="005917B2" w:rsidRDefault="005917B2" w:rsidP="005917B2">
      <w:pPr>
        <w:pStyle w:val="Heading3"/>
      </w:pPr>
      <w:bookmarkStart w:id="105" w:name="_Toc49865747"/>
      <w:r>
        <w:t>Discussion</w:t>
      </w:r>
      <w:bookmarkEnd w:id="105"/>
    </w:p>
    <w:p w14:paraId="2A0EB4B2" w14:textId="77777777" w:rsidR="00E52030" w:rsidRPr="00E52030" w:rsidRDefault="00E52030" w:rsidP="00E52030"/>
    <w:p w14:paraId="79C78D78" w14:textId="050EADA0" w:rsidR="00BA5705" w:rsidRDefault="0031258B" w:rsidP="00BA5705">
      <w:pPr>
        <w:pStyle w:val="Heading4"/>
      </w:pPr>
      <w:bookmarkStart w:id="106" w:name="_Toc49865748"/>
      <w:r>
        <w:t>Seasonality and prey phenology</w:t>
      </w:r>
      <w:bookmarkEnd w:id="106"/>
    </w:p>
    <w:p w14:paraId="1F277705" w14:textId="480DAE84" w:rsidR="00264B0C" w:rsidRDefault="00264B0C" w:rsidP="00264B0C"/>
    <w:p w14:paraId="4FECE488" w14:textId="4E08026F" w:rsidR="00264B0C" w:rsidRPr="00264B0C" w:rsidRDefault="00264B0C" w:rsidP="00264B0C">
      <w:r>
        <w:tab/>
      </w:r>
    </w:p>
    <w:p w14:paraId="01313B2A" w14:textId="77777777" w:rsidR="00E52030" w:rsidRPr="00E52030" w:rsidRDefault="00E52030" w:rsidP="00E52030"/>
    <w:p w14:paraId="78441094" w14:textId="24522BAD" w:rsidR="0031258B" w:rsidRDefault="0031258B" w:rsidP="0031258B">
      <w:pPr>
        <w:pStyle w:val="Heading4"/>
      </w:pPr>
      <w:bookmarkStart w:id="107" w:name="_Toc49865749"/>
      <w:r>
        <w:t xml:space="preserve">Interannual </w:t>
      </w:r>
      <w:r w:rsidR="0011224E">
        <w:t>variability</w:t>
      </w:r>
      <w:bookmarkEnd w:id="107"/>
    </w:p>
    <w:p w14:paraId="7F624D08" w14:textId="79322D28" w:rsidR="00264B0C" w:rsidRDefault="00264B0C" w:rsidP="00264B0C"/>
    <w:p w14:paraId="14FB3E1C" w14:textId="058A8547" w:rsidR="00264B0C" w:rsidRPr="00264B0C" w:rsidRDefault="00264B0C" w:rsidP="00264B0C">
      <w:r>
        <w:tab/>
      </w:r>
    </w:p>
    <w:p w14:paraId="0CDA7AED" w14:textId="77777777" w:rsidR="00E52030" w:rsidRPr="00E52030" w:rsidRDefault="00E52030" w:rsidP="00E52030"/>
    <w:p w14:paraId="290F67B0" w14:textId="2E27A4C0" w:rsidR="0011224E" w:rsidRDefault="0031258B" w:rsidP="0011224E">
      <w:pPr>
        <w:pStyle w:val="Heading4"/>
      </w:pPr>
      <w:bookmarkStart w:id="108" w:name="_Toc49865750"/>
      <w:r>
        <w:t>Predator and prey sizes</w:t>
      </w:r>
      <w:bookmarkEnd w:id="108"/>
    </w:p>
    <w:p w14:paraId="41E816D1" w14:textId="7FC02B2F" w:rsidR="00264B0C" w:rsidRDefault="00264B0C" w:rsidP="00264B0C"/>
    <w:p w14:paraId="0A45B36C" w14:textId="2F00E7C3" w:rsidR="00264B0C" w:rsidRPr="00264B0C" w:rsidRDefault="00264B0C" w:rsidP="00264B0C">
      <w:r>
        <w:tab/>
      </w:r>
    </w:p>
    <w:p w14:paraId="0E49F41F" w14:textId="77777777" w:rsidR="00E52030" w:rsidRPr="00E52030" w:rsidRDefault="00E52030" w:rsidP="00E52030"/>
    <w:p w14:paraId="4B6C8155" w14:textId="50C80027" w:rsidR="0011224E" w:rsidRDefault="0011224E" w:rsidP="0011224E">
      <w:pPr>
        <w:pStyle w:val="Heading4"/>
      </w:pPr>
      <w:bookmarkStart w:id="109" w:name="_Toc49865751"/>
      <w:r>
        <w:t>Salmon trophic interactions</w:t>
      </w:r>
      <w:bookmarkEnd w:id="109"/>
    </w:p>
    <w:p w14:paraId="23BAA99E" w14:textId="4B09D6E2" w:rsidR="00264B0C" w:rsidRDefault="00264B0C" w:rsidP="00264B0C"/>
    <w:p w14:paraId="538576B0" w14:textId="42272EEE" w:rsidR="00264B0C" w:rsidRPr="00264B0C" w:rsidRDefault="00264B0C" w:rsidP="00264B0C">
      <w:r>
        <w:tab/>
      </w:r>
    </w:p>
    <w:p w14:paraId="5F19E315" w14:textId="77777777" w:rsidR="00E52030" w:rsidRPr="00E52030" w:rsidRDefault="00E52030" w:rsidP="00E52030"/>
    <w:p w14:paraId="3D38BF44" w14:textId="74403700" w:rsidR="00BA5705" w:rsidRDefault="005917B2" w:rsidP="00BA5705">
      <w:pPr>
        <w:pStyle w:val="Heading3"/>
      </w:pPr>
      <w:bookmarkStart w:id="110" w:name="_Toc49865752"/>
      <w:r>
        <w:t>Conclusion</w:t>
      </w:r>
      <w:bookmarkEnd w:id="110"/>
      <w:r w:rsidR="00BA5705">
        <w:tab/>
      </w:r>
    </w:p>
    <w:p w14:paraId="5E8AF355" w14:textId="77777777" w:rsidR="00264B0C" w:rsidRPr="00264B0C" w:rsidRDefault="00264B0C" w:rsidP="00264B0C"/>
    <w:p w14:paraId="669ADFCB" w14:textId="18AC05B9" w:rsidR="0007690A" w:rsidRDefault="0031258B" w:rsidP="0007690A">
      <w:pPr>
        <w:spacing w:line="240" w:lineRule="auto"/>
        <w:sectPr w:rsidR="0007690A" w:rsidSect="001210AF">
          <w:pgSz w:w="12240" w:h="15840"/>
          <w:pgMar w:top="1440" w:right="1440" w:bottom="1440" w:left="1440" w:header="708" w:footer="708" w:gutter="0"/>
          <w:cols w:space="708"/>
          <w:docGrid w:linePitch="360"/>
        </w:sectPr>
      </w:pPr>
      <w:r>
        <w:tab/>
        <w:t xml:space="preserve">… </w:t>
      </w:r>
    </w:p>
    <w:p w14:paraId="18721164" w14:textId="34E6AF37" w:rsidR="005917B2" w:rsidRDefault="005917B2" w:rsidP="0007690A">
      <w:pPr>
        <w:pStyle w:val="Heading3"/>
      </w:pPr>
      <w:bookmarkStart w:id="111" w:name="_Toc49865753"/>
      <w:r>
        <w:t>Tables</w:t>
      </w:r>
      <w:bookmarkEnd w:id="111"/>
    </w:p>
    <w:p w14:paraId="7CB3B68C" w14:textId="77777777" w:rsidR="007F1E58" w:rsidRPr="007F1E58" w:rsidRDefault="007F1E58" w:rsidP="007F1E58"/>
    <w:p w14:paraId="067BE38E" w14:textId="5F207172" w:rsidR="007F1E58" w:rsidRDefault="00E52030" w:rsidP="00E52030">
      <w:pPr>
        <w:pStyle w:val="Heading9"/>
      </w:pPr>
      <w:bookmarkStart w:id="112" w:name="_Toc49865838"/>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1</w:t>
      </w:r>
      <w:r w:rsidR="00264B0C">
        <w:fldChar w:fldCharType="end"/>
      </w:r>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12"/>
    </w:p>
    <w:p w14:paraId="62625CA9" w14:textId="77777777" w:rsidR="0011224E" w:rsidRPr="0011224E" w:rsidRDefault="0011224E" w:rsidP="0011224E"/>
    <w:p w14:paraId="62311531" w14:textId="4BF800FD" w:rsidR="0007690A" w:rsidRPr="0007690A" w:rsidRDefault="0007690A" w:rsidP="0007690A">
      <w:r>
        <w:rPr>
          <w:noProof/>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 w14:paraId="42DE07EC" w14:textId="77777777" w:rsidR="0007690A" w:rsidRDefault="0007690A" w:rsidP="007F1E58">
      <w:pPr>
        <w:pStyle w:val="Heading9"/>
      </w:pPr>
      <w:r>
        <w:br w:type="page"/>
      </w:r>
    </w:p>
    <w:p w14:paraId="72DEC830" w14:textId="1C5781E4" w:rsidR="007F1E58" w:rsidRDefault="00E52030" w:rsidP="00E52030">
      <w:pPr>
        <w:pStyle w:val="Heading9"/>
      </w:pPr>
      <w:bookmarkStart w:id="113" w:name="_Toc49865839"/>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r>
        <w:t xml:space="preserve"> </w:t>
      </w:r>
      <w:r w:rsidR="007F1E58">
        <w:t>Zooplankton relative abundance</w:t>
      </w:r>
      <w:r w:rsidR="00AA5C3C">
        <w:t xml:space="preserve"> (expressed as percent) by major groups.</w:t>
      </w:r>
      <w:bookmarkEnd w:id="113"/>
    </w:p>
    <w:p w14:paraId="0F0ADFAB" w14:textId="77777777" w:rsidR="0011224E" w:rsidRPr="0011224E" w:rsidRDefault="0011224E" w:rsidP="0011224E"/>
    <w:p w14:paraId="3A5FCD2C" w14:textId="1F2D9183" w:rsidR="007F1E58" w:rsidRDefault="0007690A" w:rsidP="007F1E58">
      <w:r>
        <w:rPr>
          <w:noProof/>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pPr>
      <w:r>
        <w:br w:type="page"/>
      </w:r>
    </w:p>
    <w:p w14:paraId="7A19F4A5" w14:textId="4B8AC9B9" w:rsidR="007F1E58" w:rsidRDefault="00E52030" w:rsidP="00E52030">
      <w:pPr>
        <w:pStyle w:val="Heading9"/>
      </w:pPr>
      <w:bookmarkStart w:id="114" w:name="_Toc49865840"/>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114"/>
    </w:p>
    <w:p w14:paraId="4FB841A0" w14:textId="77777777" w:rsidR="0011224E" w:rsidRPr="0011224E" w:rsidRDefault="0011224E" w:rsidP="0011224E"/>
    <w:p w14:paraId="54E165DA" w14:textId="7B33586B" w:rsidR="007F1E58" w:rsidRDefault="0007690A" w:rsidP="007F1E58">
      <w:r>
        <w:rPr>
          <w:noProof/>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sectPr w:rsidR="0007690A" w:rsidSect="0007690A">
          <w:pgSz w:w="15840" w:h="12240" w:orient="landscape"/>
          <w:pgMar w:top="1440" w:right="1440" w:bottom="1440" w:left="1440" w:header="708" w:footer="708" w:gutter="0"/>
          <w:cols w:space="708"/>
          <w:docGrid w:linePitch="360"/>
        </w:sectPr>
      </w:pPr>
    </w:p>
    <w:p w14:paraId="604E165E" w14:textId="45B517EA" w:rsidR="007F1E58" w:rsidRDefault="00E52030" w:rsidP="00E52030">
      <w:pPr>
        <w:pStyle w:val="Heading9"/>
      </w:pPr>
      <w:bookmarkStart w:id="115" w:name="_Toc49865841"/>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r>
        <w:t xml:space="preserve"> </w:t>
      </w:r>
      <w:r w:rsidR="007F1E58">
        <w:t>Diet composition summary (% wet weight) of juvenile salmon by site and year</w:t>
      </w:r>
      <w:r w:rsidR="00AA5C3C">
        <w:t>.</w:t>
      </w:r>
      <w:bookmarkEnd w:id="115"/>
    </w:p>
    <w:p w14:paraId="6F96A2D4" w14:textId="77777777" w:rsidR="0011224E" w:rsidRPr="0011224E" w:rsidRDefault="0011224E" w:rsidP="0011224E"/>
    <w:p w14:paraId="25125B1B" w14:textId="5C144A1D" w:rsidR="007F1E58" w:rsidRPr="007F1E58" w:rsidRDefault="0007690A" w:rsidP="007F1E58">
      <w:r>
        <w:rPr>
          <w:noProof/>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3"/>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pPr>
      <w:r>
        <w:br w:type="page"/>
      </w:r>
    </w:p>
    <w:p w14:paraId="640F0DD1" w14:textId="7613BA7C" w:rsidR="005917B2" w:rsidRDefault="005917B2" w:rsidP="005917B2">
      <w:pPr>
        <w:pStyle w:val="Heading3"/>
      </w:pPr>
      <w:bookmarkStart w:id="116" w:name="_Toc49865754"/>
      <w:r>
        <w:t>Figures</w:t>
      </w:r>
      <w:bookmarkEnd w:id="116"/>
    </w:p>
    <w:p w14:paraId="7A02D985" w14:textId="02920007" w:rsidR="007F1E58" w:rsidRDefault="007F1E58" w:rsidP="007F1E58"/>
    <w:p w14:paraId="3617AC9D" w14:textId="5FB26527" w:rsidR="003B545F" w:rsidRDefault="00232862" w:rsidP="007F1E58">
      <w:r>
        <w:rPr>
          <w:noProof/>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4"/>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7F1E58"/>
    <w:p w14:paraId="51218E7A" w14:textId="50FAF14C" w:rsidR="007F1E58" w:rsidRDefault="00E52030" w:rsidP="00E52030">
      <w:pPr>
        <w:pStyle w:val="Caption"/>
      </w:pPr>
      <w:bookmarkStart w:id="117" w:name="_Toc50366564"/>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1</w:t>
      </w:r>
      <w:r w:rsidR="00264B0C">
        <w:fldChar w:fldCharType="end"/>
      </w:r>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117"/>
    </w:p>
    <w:p w14:paraId="2818C8D7" w14:textId="4F1D8F61" w:rsidR="007F1E58" w:rsidRDefault="007F1E58" w:rsidP="007F1E58"/>
    <w:p w14:paraId="3C12533B" w14:textId="70CAEEBC" w:rsidR="003B545F" w:rsidRDefault="003B545F" w:rsidP="007F1E58"/>
    <w:p w14:paraId="367321E1" w14:textId="1E307A7B" w:rsidR="0011224E" w:rsidRDefault="00373BAB" w:rsidP="0011224E">
      <w:ins w:id="118" w:author="Vanessa Fladmark" w:date="2020-09-02T15:53:00Z">
        <w:r>
          <w:rPr>
            <w:noProof/>
          </w:rPr>
          <w:drawing>
            <wp:inline distT="0" distB="0" distL="0" distR="0" wp14:anchorId="5325B91F" wp14:editId="19EEABE4">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5"/>
                      <a:stretch>
                        <a:fillRect/>
                      </a:stretch>
                    </pic:blipFill>
                    <pic:spPr>
                      <a:xfrm>
                        <a:off x="0" y="0"/>
                        <a:ext cx="5943600" cy="5943600"/>
                      </a:xfrm>
                      <a:prstGeom prst="rect">
                        <a:avLst/>
                      </a:prstGeom>
                    </pic:spPr>
                  </pic:pic>
                </a:graphicData>
              </a:graphic>
            </wp:inline>
          </w:drawing>
        </w:r>
      </w:ins>
    </w:p>
    <w:p w14:paraId="06495577" w14:textId="77777777" w:rsidR="005C6176" w:rsidRDefault="005C6176" w:rsidP="0011224E"/>
    <w:p w14:paraId="71FEBB6A" w14:textId="35FBE8E5" w:rsidR="007F1E58" w:rsidRDefault="00E52030" w:rsidP="00E52030">
      <w:pPr>
        <w:pStyle w:val="Caption"/>
      </w:pPr>
      <w:bookmarkStart w:id="119" w:name="_Toc50366565"/>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2</w:t>
      </w:r>
      <w:r w:rsidR="00264B0C">
        <w:fldChar w:fldCharType="end"/>
      </w:r>
      <w:r w:rsidR="007F1E58">
        <w:t xml:space="preserve"> Temperature and salinity</w:t>
      </w:r>
      <w:r w:rsidR="006E0CC9">
        <w:t xml:space="preserve"> variables paired with salmon surveys in DI and JS, during the outmigration period in 2015 and 2016.</w:t>
      </w:r>
      <w:bookmarkEnd w:id="119"/>
    </w:p>
    <w:p w14:paraId="267BD565" w14:textId="0CE969E7" w:rsidR="007F1E58" w:rsidRDefault="007F1E58" w:rsidP="007F1E58"/>
    <w:p w14:paraId="71907AE3" w14:textId="69D07CF1" w:rsidR="003B545F" w:rsidRDefault="00373BAB" w:rsidP="007F1E58">
      <w:r>
        <w:rPr>
          <w:noProof/>
        </w:rPr>
        <w:drawing>
          <wp:inline distT="0" distB="0" distL="0" distR="0" wp14:anchorId="40CEA18E" wp14:editId="6AB62C5B">
            <wp:extent cx="5943600" cy="55721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stretch>
                      <a:fillRect/>
                    </a:stretch>
                  </pic:blipFill>
                  <pic:spPr>
                    <a:xfrm>
                      <a:off x="0" y="0"/>
                      <a:ext cx="5943600" cy="5572125"/>
                    </a:xfrm>
                    <a:prstGeom prst="rect">
                      <a:avLst/>
                    </a:prstGeom>
                  </pic:spPr>
                </pic:pic>
              </a:graphicData>
            </a:graphic>
          </wp:inline>
        </w:drawing>
      </w:r>
    </w:p>
    <w:p w14:paraId="39244564" w14:textId="77777777" w:rsidR="0011224E" w:rsidRDefault="0011224E" w:rsidP="0011224E"/>
    <w:p w14:paraId="37C5D860" w14:textId="0974A8B5" w:rsidR="007F1E58" w:rsidRDefault="00E52030" w:rsidP="00E52030">
      <w:pPr>
        <w:pStyle w:val="Caption"/>
      </w:pPr>
      <w:bookmarkStart w:id="120" w:name="_Toc50366566"/>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3</w:t>
      </w:r>
      <w:r w:rsidR="00264B0C">
        <w:fldChar w:fldCharType="end"/>
      </w:r>
      <w:r>
        <w:t xml:space="preserve"> </w:t>
      </w:r>
      <w:r w:rsidR="007F1E58">
        <w:t>Zooplankton biomass by size fraction</w:t>
      </w:r>
      <w:r w:rsidR="006E0CC9">
        <w:t xml:space="preserve"> for 2015-2016. “X” indicates missing data.</w:t>
      </w:r>
      <w:bookmarkEnd w:id="120"/>
    </w:p>
    <w:p w14:paraId="27913A36" w14:textId="13A980A2" w:rsidR="007F1E58" w:rsidRDefault="007F1E58" w:rsidP="007F1E58"/>
    <w:p w14:paraId="68B8809E" w14:textId="7973CD8D" w:rsidR="003B545F" w:rsidRDefault="003B545F" w:rsidP="007F1E58"/>
    <w:p w14:paraId="31CB9951" w14:textId="724DCE91" w:rsidR="0011224E" w:rsidRDefault="00373BAB" w:rsidP="0011224E">
      <w:r>
        <w:rPr>
          <w:noProof/>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7"/>
                    <a:stretch>
                      <a:fillRect/>
                    </a:stretch>
                  </pic:blipFill>
                  <pic:spPr>
                    <a:xfrm>
                      <a:off x="0" y="0"/>
                      <a:ext cx="5943600" cy="5943600"/>
                    </a:xfrm>
                    <a:prstGeom prst="rect">
                      <a:avLst/>
                    </a:prstGeom>
                  </pic:spPr>
                </pic:pic>
              </a:graphicData>
            </a:graphic>
          </wp:inline>
        </w:drawing>
      </w:r>
    </w:p>
    <w:p w14:paraId="6CE85B1B" w14:textId="5EEABED6" w:rsidR="007F1E58" w:rsidRDefault="00E52030" w:rsidP="00E52030">
      <w:pPr>
        <w:pStyle w:val="Caption"/>
      </w:pPr>
      <w:bookmarkStart w:id="121" w:name="_Toc50366567"/>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4</w:t>
      </w:r>
      <w:r w:rsidR="00264B0C">
        <w:fldChar w:fldCharType="end"/>
      </w:r>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21"/>
    </w:p>
    <w:p w14:paraId="1C752FE3" w14:textId="3D3D46E8" w:rsidR="007F1E58" w:rsidRDefault="007F1E58" w:rsidP="007F1E58"/>
    <w:p w14:paraId="72D60659" w14:textId="04FB15BA" w:rsidR="003B545F" w:rsidRDefault="003B545F" w:rsidP="007F1E58">
      <w:r>
        <w:rPr>
          <w:noProof/>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stretch>
                      <a:fillRect/>
                    </a:stretch>
                  </pic:blipFill>
                  <pic:spPr>
                    <a:xfrm>
                      <a:off x="0" y="0"/>
                      <a:ext cx="6576351" cy="5352419"/>
                    </a:xfrm>
                    <a:prstGeom prst="rect">
                      <a:avLst/>
                    </a:prstGeom>
                  </pic:spPr>
                </pic:pic>
              </a:graphicData>
            </a:graphic>
          </wp:inline>
        </w:drawing>
      </w:r>
    </w:p>
    <w:p w14:paraId="2F7D37B8" w14:textId="77777777" w:rsidR="0011224E" w:rsidRDefault="0011224E" w:rsidP="007F1E58"/>
    <w:p w14:paraId="1CF320B9" w14:textId="28BE38FA" w:rsidR="007F1E58" w:rsidRDefault="00E52030" w:rsidP="00E52030">
      <w:pPr>
        <w:pStyle w:val="Caption"/>
      </w:pPr>
      <w:bookmarkStart w:id="122" w:name="_Toc50366568"/>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5</w:t>
      </w:r>
      <w:r w:rsidR="00264B0C">
        <w:fldChar w:fldCharType="end"/>
      </w:r>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122"/>
    </w:p>
    <w:p w14:paraId="5689D6E9" w14:textId="0CA02859" w:rsidR="007F1E58" w:rsidRDefault="007F1E58" w:rsidP="007F1E58"/>
    <w:p w14:paraId="75E4B162" w14:textId="7073BA18" w:rsidR="007F1E58" w:rsidRDefault="007F1E58" w:rsidP="007F1E58"/>
    <w:p w14:paraId="22B72F0B" w14:textId="476E77C1" w:rsidR="003B545F" w:rsidRDefault="003B545F" w:rsidP="007F1E58">
      <w:r>
        <w:rPr>
          <w:noProof/>
        </w:rPr>
        <w:drawing>
          <wp:inline distT="0" distB="0" distL="0" distR="0" wp14:anchorId="11BD2DD9" wp14:editId="4B8DB5EC">
            <wp:extent cx="5943600" cy="4555490"/>
            <wp:effectExtent l="0" t="0" r="0" b="381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39"/>
                    <a:stretch>
                      <a:fillRect/>
                    </a:stretch>
                  </pic:blipFill>
                  <pic:spPr>
                    <a:xfrm>
                      <a:off x="0" y="0"/>
                      <a:ext cx="5943600" cy="4555490"/>
                    </a:xfrm>
                    <a:prstGeom prst="rect">
                      <a:avLst/>
                    </a:prstGeom>
                  </pic:spPr>
                </pic:pic>
              </a:graphicData>
            </a:graphic>
          </wp:inline>
        </w:drawing>
      </w:r>
    </w:p>
    <w:p w14:paraId="73F5072B" w14:textId="77777777" w:rsidR="006E0CC9" w:rsidRDefault="006E0CC9" w:rsidP="007F1E58"/>
    <w:p w14:paraId="22A13959" w14:textId="6BF57416" w:rsidR="007F1E58" w:rsidRDefault="00E52030" w:rsidP="00E52030">
      <w:pPr>
        <w:pStyle w:val="Caption"/>
      </w:pPr>
      <w:bookmarkStart w:id="123" w:name="_Toc50366569"/>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6</w:t>
      </w:r>
      <w:r w:rsidR="00264B0C">
        <w:fldChar w:fldCharType="end"/>
      </w:r>
      <w:r>
        <w:t xml:space="preserve"> </w:t>
      </w:r>
      <w:r w:rsidR="007F1E58">
        <w:t>NMDS</w:t>
      </w:r>
      <w:r w:rsidR="006E0CC9">
        <w:t xml:space="preserve"> (simple version, will update later to separate pink &amp; chum and year</w:t>
      </w:r>
      <w:r w:rsidR="00E83CE1">
        <w:t>s clearly)</w:t>
      </w:r>
      <w:bookmarkEnd w:id="123"/>
    </w:p>
    <w:p w14:paraId="3EF5FAC7" w14:textId="77777777" w:rsidR="0011224E" w:rsidRDefault="00C3611D" w:rsidP="0011224E">
      <w:r>
        <w:br w:type="page"/>
      </w:r>
      <w:r w:rsidR="0011224E">
        <w:rPr>
          <w:noProof/>
        </w:rPr>
        <w:drawing>
          <wp:inline distT="0" distB="0" distL="0" distR="0" wp14:anchorId="116D8242" wp14:editId="312AD86C">
            <wp:extent cx="6475700" cy="5270500"/>
            <wp:effectExtent l="0" t="0" r="1905" b="0"/>
            <wp:docPr id="20" name="Picture 2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screenshot&#10;&#10;Description automatically generated"/>
                    <pic:cNvPicPr/>
                  </pic:nvPicPr>
                  <pic:blipFill>
                    <a:blip r:embed="rId40"/>
                    <a:stretch>
                      <a:fillRect/>
                    </a:stretch>
                  </pic:blipFill>
                  <pic:spPr>
                    <a:xfrm>
                      <a:off x="0" y="0"/>
                      <a:ext cx="6484390" cy="5277573"/>
                    </a:xfrm>
                    <a:prstGeom prst="rect">
                      <a:avLst/>
                    </a:prstGeom>
                  </pic:spPr>
                </pic:pic>
              </a:graphicData>
            </a:graphic>
          </wp:inline>
        </w:drawing>
      </w:r>
    </w:p>
    <w:p w14:paraId="26361CC9" w14:textId="77777777" w:rsidR="0011224E" w:rsidRDefault="0011224E" w:rsidP="0011224E"/>
    <w:p w14:paraId="7DA28074" w14:textId="2F762C5E" w:rsidR="0011224E" w:rsidRDefault="00E52030" w:rsidP="00E52030">
      <w:pPr>
        <w:pStyle w:val="Caption"/>
      </w:pPr>
      <w:bookmarkStart w:id="124" w:name="_Toc50366570"/>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7</w:t>
      </w:r>
      <w:r w:rsidR="00264B0C">
        <w:fldChar w:fldCharType="end"/>
      </w:r>
      <w:r>
        <w:t xml:space="preserve"> </w:t>
      </w:r>
      <w:r w:rsidR="0011224E">
        <w:t>Gut fullness indices (GFI) for juvenile pink and chum salmon in DI-JS, 2015-2016.</w:t>
      </w:r>
      <w:bookmarkEnd w:id="124"/>
    </w:p>
    <w:p w14:paraId="6DF3D384" w14:textId="5E26CC03" w:rsidR="0011224E" w:rsidRDefault="0011224E">
      <w:pPr>
        <w:spacing w:line="240" w:lineRule="auto"/>
      </w:pPr>
      <w:r>
        <w:br w:type="page"/>
      </w:r>
    </w:p>
    <w:p w14:paraId="1D6B7862" w14:textId="77777777" w:rsidR="00C3611D" w:rsidRDefault="00C3611D">
      <w:pPr>
        <w:spacing w:line="240" w:lineRule="auto"/>
      </w:pPr>
    </w:p>
    <w:p w14:paraId="131A9A60" w14:textId="449A9E22" w:rsidR="00C3611D" w:rsidRPr="00C3611D" w:rsidRDefault="00C3611D" w:rsidP="00C3611D">
      <w:r>
        <w:rPr>
          <w:noProof/>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1"/>
                    <a:stretch>
                      <a:fillRect/>
                    </a:stretch>
                  </pic:blipFill>
                  <pic:spPr>
                    <a:xfrm>
                      <a:off x="0" y="0"/>
                      <a:ext cx="5943600" cy="4837430"/>
                    </a:xfrm>
                    <a:prstGeom prst="rect">
                      <a:avLst/>
                    </a:prstGeom>
                  </pic:spPr>
                </pic:pic>
              </a:graphicData>
            </a:graphic>
          </wp:inline>
        </w:drawing>
      </w:r>
    </w:p>
    <w:p w14:paraId="048D5DDA" w14:textId="77777777" w:rsidR="007F1E58" w:rsidRDefault="007F1E58" w:rsidP="007F1E58"/>
    <w:p w14:paraId="5A74B1DA" w14:textId="02433840" w:rsidR="007F1E58" w:rsidRPr="007F1E58" w:rsidRDefault="00E52030" w:rsidP="00E52030">
      <w:pPr>
        <w:pStyle w:val="Caption"/>
      </w:pPr>
      <w:bookmarkStart w:id="125" w:name="_Toc50366571"/>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8</w:t>
      </w:r>
      <w:r w:rsidR="00264B0C">
        <w:fldChar w:fldCharType="end"/>
      </w:r>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25"/>
    </w:p>
    <w:p w14:paraId="1DFCA4E7" w14:textId="129F4E1C" w:rsidR="005917B2" w:rsidRDefault="005917B2" w:rsidP="005917B2">
      <w:pPr>
        <w:pStyle w:val="Heading2"/>
      </w:pPr>
      <w:bookmarkStart w:id="126" w:name="_Toc49865755"/>
      <w:r>
        <w:t>Conclusion</w:t>
      </w:r>
      <w:bookmarkEnd w:id="126"/>
    </w:p>
    <w:p w14:paraId="0593FE89" w14:textId="77777777" w:rsidR="006E0CC9" w:rsidRPr="006E0CC9" w:rsidRDefault="006E0CC9" w:rsidP="006E0CC9"/>
    <w:p w14:paraId="40D95692" w14:textId="479A6889" w:rsidR="00926601" w:rsidRDefault="00926601" w:rsidP="00926601">
      <w:pPr>
        <w:pStyle w:val="Heading3"/>
      </w:pPr>
      <w:bookmarkStart w:id="127" w:name="_Toc49865756"/>
      <w:r>
        <w:t>Knowledge gap of juvenile pink and chum salmon competition</w:t>
      </w:r>
      <w:bookmarkEnd w:id="127"/>
    </w:p>
    <w:p w14:paraId="78B6DE1E" w14:textId="346D62AF" w:rsidR="00926601" w:rsidRPr="00926601" w:rsidRDefault="00926601" w:rsidP="00926601">
      <w:r>
        <w:tab/>
        <w:t>…</w:t>
      </w:r>
    </w:p>
    <w:p w14:paraId="2504B4DE" w14:textId="61383783" w:rsidR="00926601" w:rsidRDefault="00C3611D" w:rsidP="006E0CC9">
      <w:pPr>
        <w:pStyle w:val="Heading3"/>
      </w:pPr>
      <w:bookmarkStart w:id="128" w:name="_Toc49865757"/>
      <w:r>
        <w:t>Diets of j</w:t>
      </w:r>
      <w:r w:rsidR="00926601">
        <w:t>uvenile pink and chum salmon in contrasting foraging conditions</w:t>
      </w:r>
      <w:bookmarkEnd w:id="128"/>
    </w:p>
    <w:p w14:paraId="166B62E5" w14:textId="3D9FD72B" w:rsidR="00926601" w:rsidRPr="00926601" w:rsidRDefault="00926601" w:rsidP="00926601">
      <w:r>
        <w:tab/>
        <w:t xml:space="preserve">… </w:t>
      </w:r>
    </w:p>
    <w:p w14:paraId="1D66388E" w14:textId="6F274C04" w:rsidR="00926601" w:rsidRDefault="00C3611D" w:rsidP="006E0CC9">
      <w:pPr>
        <w:pStyle w:val="Heading3"/>
      </w:pPr>
      <w:bookmarkStart w:id="129" w:name="_Toc49865758"/>
      <w:r>
        <w:t>T</w:t>
      </w:r>
      <w:r w:rsidR="00926601">
        <w:t>rophic interactions</w:t>
      </w:r>
      <w:r>
        <w:t xml:space="preserve"> of pink and chum salmon</w:t>
      </w:r>
      <w:r w:rsidR="00926601">
        <w:t xml:space="preserve"> during outmigration</w:t>
      </w:r>
      <w:bookmarkEnd w:id="129"/>
    </w:p>
    <w:p w14:paraId="2A46B5B6" w14:textId="6701A8EE" w:rsidR="00926601" w:rsidRPr="00926601" w:rsidRDefault="00926601" w:rsidP="00926601">
      <w:r>
        <w:tab/>
        <w:t xml:space="preserve">… </w:t>
      </w:r>
    </w:p>
    <w:p w14:paraId="74385B9D" w14:textId="34CEEA8B" w:rsidR="00926601" w:rsidRDefault="00926601" w:rsidP="00926601">
      <w:pPr>
        <w:pStyle w:val="Heading3"/>
      </w:pPr>
      <w:bookmarkStart w:id="130" w:name="_Toc49865759"/>
      <w:r>
        <w:t>Pink and chum salmon as ecosystem indicators</w:t>
      </w:r>
      <w:bookmarkEnd w:id="130"/>
    </w:p>
    <w:p w14:paraId="3E570337" w14:textId="471D34E5" w:rsidR="00FA03B1" w:rsidRDefault="00926601" w:rsidP="00926601">
      <w:r>
        <w:tab/>
        <w:t>…</w:t>
      </w:r>
      <w:r w:rsidR="00FA03B1">
        <w:br w:type="page"/>
      </w:r>
    </w:p>
    <w:p w14:paraId="2B232ED2" w14:textId="5EAC337E" w:rsidR="00FA03B1" w:rsidRDefault="00FA03B1" w:rsidP="00FA03B1">
      <w:pPr>
        <w:pStyle w:val="Heading1"/>
      </w:pPr>
      <w:bookmarkStart w:id="131" w:name="_Toc49865760"/>
      <w:r>
        <w:t>References</w:t>
      </w:r>
      <w:bookmarkEnd w:id="131"/>
    </w:p>
    <w:p w14:paraId="7FC7FFF5" w14:textId="0FDE2EDD" w:rsidR="00FA03B1" w:rsidRDefault="00FA03B1" w:rsidP="00FA03B1">
      <w:pPr>
        <w:widowControl w:val="0"/>
        <w:autoSpaceDE w:val="0"/>
        <w:autoSpaceDN w:val="0"/>
        <w:adjustRightInd w:val="0"/>
        <w:ind w:left="480" w:hanging="480"/>
        <w:rPr>
          <w:rFonts w:eastAsia="Times New Roman" w:cs="Times New Roman"/>
        </w:rPr>
      </w:pPr>
    </w:p>
    <w:p w14:paraId="6BC4C62C" w14:textId="4FB86C1D" w:rsidR="00C32A77" w:rsidRPr="00C32A77" w:rsidRDefault="00FA03B1" w:rsidP="00C32A77">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C32A77" w:rsidRPr="00C32A77">
        <w:rPr>
          <w:rFonts w:cs="Times New Roman"/>
          <w:noProof/>
          <w:lang w:val="en-US"/>
        </w:rPr>
        <w:t xml:space="preserve">Batten, S. D., Ruggerone, G. T., &amp; Ortiz, I. (2018). Pink Salmon induce a trophic cascade in plankton populations in the southern Bering Sea and around the Aleutian Islands. </w:t>
      </w:r>
      <w:r w:rsidR="00C32A77" w:rsidRPr="00C32A77">
        <w:rPr>
          <w:rFonts w:cs="Times New Roman"/>
          <w:i/>
          <w:iCs/>
          <w:noProof/>
          <w:lang w:val="en-US"/>
        </w:rPr>
        <w:t>Fisheries Oceanography</w:t>
      </w:r>
      <w:r w:rsidR="00C32A77" w:rsidRPr="00C32A77">
        <w:rPr>
          <w:rFonts w:cs="Times New Roman"/>
          <w:noProof/>
          <w:lang w:val="en-US"/>
        </w:rPr>
        <w:t xml:space="preserve">, </w:t>
      </w:r>
      <w:r w:rsidR="00C32A77" w:rsidRPr="00C32A77">
        <w:rPr>
          <w:rFonts w:cs="Times New Roman"/>
          <w:i/>
          <w:iCs/>
          <w:noProof/>
          <w:lang w:val="en-US"/>
        </w:rPr>
        <w:t>27</w:t>
      </w:r>
      <w:r w:rsidR="00C32A77" w:rsidRPr="00C32A77">
        <w:rPr>
          <w:rFonts w:cs="Times New Roman"/>
          <w:noProof/>
          <w:lang w:val="en-US"/>
        </w:rPr>
        <w:t>(6), 548–559. https://doi.org/10.1111/fog.12276</w:t>
      </w:r>
    </w:p>
    <w:p w14:paraId="76F37C7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2017). What the past tells us about the future of Pacific salmon research. </w:t>
      </w:r>
      <w:r w:rsidRPr="00C32A77">
        <w:rPr>
          <w:rFonts w:cs="Times New Roman"/>
          <w:i/>
          <w:iCs/>
          <w:noProof/>
          <w:lang w:val="en-US"/>
        </w:rPr>
        <w:t>Fish and Fisheries</w:t>
      </w:r>
      <w:r w:rsidRPr="00C32A77">
        <w:rPr>
          <w:rFonts w:cs="Times New Roman"/>
          <w:noProof/>
          <w:lang w:val="en-US"/>
        </w:rPr>
        <w:t xml:space="preserve">, </w:t>
      </w:r>
      <w:r w:rsidRPr="00C32A77">
        <w:rPr>
          <w:rFonts w:cs="Times New Roman"/>
          <w:i/>
          <w:iCs/>
          <w:noProof/>
          <w:lang w:val="en-US"/>
        </w:rPr>
        <w:t>18</w:t>
      </w:r>
      <w:r w:rsidRPr="00C32A77">
        <w:rPr>
          <w:rFonts w:cs="Times New Roman"/>
          <w:noProof/>
          <w:lang w:val="en-US"/>
        </w:rPr>
        <w:t>(6), 1161–1175. https://doi.org/10.1111/faf.12231</w:t>
      </w:r>
    </w:p>
    <w:p w14:paraId="75FA01F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amp; Mahnken, C. (2001). A critical size and period hypothesis to explain natural regulation of salmon abundance and the linkage to climate and climate change. </w:t>
      </w:r>
      <w:r w:rsidRPr="00C32A77">
        <w:rPr>
          <w:rFonts w:cs="Times New Roman"/>
          <w:i/>
          <w:iCs/>
          <w:noProof/>
          <w:lang w:val="en-US"/>
        </w:rPr>
        <w:t>Progress in Oceanography</w:t>
      </w:r>
      <w:r w:rsidRPr="00C32A77">
        <w:rPr>
          <w:rFonts w:cs="Times New Roman"/>
          <w:noProof/>
          <w:lang w:val="en-US"/>
        </w:rPr>
        <w:t xml:space="preserve">, </w:t>
      </w:r>
      <w:r w:rsidRPr="00C32A77">
        <w:rPr>
          <w:rFonts w:cs="Times New Roman"/>
          <w:i/>
          <w:iCs/>
          <w:noProof/>
          <w:lang w:val="en-US"/>
        </w:rPr>
        <w:t>49</w:t>
      </w:r>
      <w:r w:rsidRPr="00C32A77">
        <w:rPr>
          <w:rFonts w:cs="Times New Roman"/>
          <w:noProof/>
          <w:lang w:val="en-US"/>
        </w:rPr>
        <w:t>(1–4), 423–437. https://doi.org/10.1016/S0079-6611(01)00034-9</w:t>
      </w:r>
    </w:p>
    <w:p w14:paraId="132B72B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4</w:t>
      </w:r>
      <w:r w:rsidRPr="00C32A77">
        <w:rPr>
          <w:rFonts w:cs="Times New Roman"/>
          <w:noProof/>
          <w:lang w:val="en-US"/>
        </w:rPr>
        <w:t>(1), 403–414. https://doi.org/10.1080/19425120.2012.676607</w:t>
      </w:r>
    </w:p>
    <w:p w14:paraId="04DCEA0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Pearsall, I. a, &amp; Healey, M. C. (2003). A history of the research on the early marine life of Pacific salmon off Canada’s Pacific coast. </w:t>
      </w:r>
      <w:r w:rsidRPr="00C32A77">
        <w:rPr>
          <w:rFonts w:cs="Times New Roman"/>
          <w:i/>
          <w:iCs/>
          <w:noProof/>
          <w:lang w:val="en-US"/>
        </w:rPr>
        <w:t>NPAFC Bulletin</w:t>
      </w:r>
      <w:r w:rsidRPr="00C32A77">
        <w:rPr>
          <w:rFonts w:cs="Times New Roman"/>
          <w:noProof/>
          <w:lang w:val="en-US"/>
        </w:rPr>
        <w:t xml:space="preserve">, </w:t>
      </w:r>
      <w:r w:rsidRPr="00C32A77">
        <w:rPr>
          <w:rFonts w:cs="Times New Roman"/>
          <w:i/>
          <w:iCs/>
          <w:noProof/>
          <w:lang w:val="en-US"/>
        </w:rPr>
        <w:t>3</w:t>
      </w:r>
      <w:r w:rsidRPr="00C32A77">
        <w:rPr>
          <w:rFonts w:cs="Times New Roman"/>
          <w:noProof/>
          <w:lang w:val="en-US"/>
        </w:rPr>
        <w:t>(3), 1–40.</w:t>
      </w:r>
    </w:p>
    <w:p w14:paraId="2A0A67E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Sweeting, R. M., Neville, C. M., &amp; Lange, K. L. (2010). Competitive Interactions Between Pink Salmon and Other Juvenile Pacific Salmon in the Strait of Georgia. </w:t>
      </w:r>
      <w:r w:rsidRPr="00C32A77">
        <w:rPr>
          <w:rFonts w:cs="Times New Roman"/>
          <w:i/>
          <w:iCs/>
          <w:noProof/>
          <w:lang w:val="en-US"/>
        </w:rPr>
        <w:t>NPAFC Doc. 1284</w:t>
      </w:r>
      <w:r w:rsidRPr="00C32A77">
        <w:rPr>
          <w:rFonts w:cs="Times New Roman"/>
          <w:noProof/>
          <w:lang w:val="en-US"/>
        </w:rPr>
        <w:t xml:space="preserve">, </w:t>
      </w:r>
      <w:r w:rsidRPr="00C32A77">
        <w:rPr>
          <w:rFonts w:cs="Times New Roman"/>
          <w:i/>
          <w:iCs/>
          <w:noProof/>
          <w:lang w:val="en-US"/>
        </w:rPr>
        <w:t>January</w:t>
      </w:r>
      <w:r w:rsidRPr="00C32A77">
        <w:rPr>
          <w:rFonts w:cs="Times New Roman"/>
          <w:noProof/>
          <w:lang w:val="en-US"/>
        </w:rPr>
        <w:t>.</w:t>
      </w:r>
    </w:p>
    <w:p w14:paraId="6C40071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rodeur, R. D. (1990). </w:t>
      </w:r>
      <w:r w:rsidRPr="00C32A77">
        <w:rPr>
          <w:rFonts w:cs="Times New Roman"/>
          <w:i/>
          <w:iCs/>
          <w:noProof/>
          <w:lang w:val="en-US"/>
        </w:rPr>
        <w:t>A synthesis of the food habits and feeding ecoloy of salmonids in marine waters of the North Pacific</w:t>
      </w:r>
      <w:r w:rsidRPr="00C32A77">
        <w:rPr>
          <w:rFonts w:cs="Times New Roman"/>
          <w:noProof/>
          <w:lang w:val="en-US"/>
        </w:rPr>
        <w:t xml:space="preserve">. </w:t>
      </w:r>
      <w:r w:rsidRPr="00C32A77">
        <w:rPr>
          <w:rFonts w:cs="Times New Roman"/>
          <w:i/>
          <w:iCs/>
          <w:noProof/>
          <w:lang w:val="en-US"/>
        </w:rPr>
        <w:t>(INPFC Doc.) FRI</w:t>
      </w:r>
      <w:r w:rsidRPr="00C32A77">
        <w:rPr>
          <w:rFonts w:cs="Times New Roman"/>
          <w:noProof/>
          <w:lang w:val="en-US"/>
        </w:rPr>
        <w:t>-</w:t>
      </w:r>
      <w:r w:rsidRPr="00C32A77">
        <w:rPr>
          <w:rFonts w:cs="Times New Roman"/>
          <w:i/>
          <w:iCs/>
          <w:noProof/>
          <w:lang w:val="en-US"/>
        </w:rPr>
        <w:t>UW</w:t>
      </w:r>
      <w:r w:rsidRPr="00C32A77">
        <w:rPr>
          <w:rFonts w:cs="Times New Roman"/>
          <w:noProof/>
          <w:lang w:val="en-US"/>
        </w:rPr>
        <w:t>-</w:t>
      </w:r>
      <w:r w:rsidRPr="00C32A77">
        <w:rPr>
          <w:rFonts w:cs="Times New Roman"/>
          <w:i/>
          <w:iCs/>
          <w:noProof/>
          <w:lang w:val="en-US"/>
        </w:rPr>
        <w:t>9016</w:t>
      </w:r>
      <w:r w:rsidRPr="00C32A77">
        <w:rPr>
          <w:rFonts w:cs="Times New Roman"/>
          <w:noProof/>
          <w:lang w:val="en-US"/>
        </w:rPr>
        <w:t>, 38 p. https://doi.org/FRI-UW-9016</w:t>
      </w:r>
    </w:p>
    <w:p w14:paraId="6F5BF95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C32A77">
        <w:rPr>
          <w:rFonts w:cs="Times New Roman"/>
          <w:i/>
          <w:iCs/>
          <w:noProof/>
          <w:lang w:val="en-US"/>
        </w:rPr>
        <w:t>American Fisheries Society Symposium</w:t>
      </w:r>
      <w:r w:rsidRPr="00C32A77">
        <w:rPr>
          <w:rFonts w:cs="Times New Roman"/>
          <w:noProof/>
          <w:lang w:val="en-US"/>
        </w:rPr>
        <w:t xml:space="preserve">, </w:t>
      </w:r>
      <w:r w:rsidRPr="00C32A77">
        <w:rPr>
          <w:rFonts w:cs="Times New Roman"/>
          <w:i/>
          <w:iCs/>
          <w:noProof/>
          <w:lang w:val="en-US"/>
        </w:rPr>
        <w:t>57</w:t>
      </w:r>
      <w:r w:rsidRPr="00C32A77">
        <w:rPr>
          <w:rFonts w:cs="Times New Roman"/>
          <w:noProof/>
          <w:lang w:val="en-US"/>
        </w:rPr>
        <w:t>(February 2015), 183.</w:t>
      </w:r>
    </w:p>
    <w:p w14:paraId="367909E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ase, J. M., &amp; Leibold, M. A. (2003). Introduction: History, context, and purpose. In </w:t>
      </w:r>
      <w:r w:rsidRPr="00C32A77">
        <w:rPr>
          <w:rFonts w:cs="Times New Roman"/>
          <w:i/>
          <w:iCs/>
          <w:noProof/>
          <w:lang w:val="en-US"/>
        </w:rPr>
        <w:t>Ecological Niches: Linking Classical and Contemporary Approaches</w:t>
      </w:r>
      <w:r w:rsidRPr="00C32A77">
        <w:rPr>
          <w:rFonts w:cs="Times New Roman"/>
          <w:noProof/>
          <w:lang w:val="en-US"/>
        </w:rPr>
        <w:t xml:space="preserve"> (pp. 1–18).</w:t>
      </w:r>
    </w:p>
    <w:p w14:paraId="5C7E66B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C32A77">
        <w:rPr>
          <w:rFonts w:cs="Times New Roman"/>
          <w:i/>
          <w:iCs/>
          <w:noProof/>
          <w:lang w:val="en-US"/>
        </w:rPr>
        <w:t>Journal of Ichthyology</w:t>
      </w:r>
      <w:r w:rsidRPr="00C32A77">
        <w:rPr>
          <w:rFonts w:cs="Times New Roman"/>
          <w:noProof/>
          <w:lang w:val="en-US"/>
        </w:rPr>
        <w:t xml:space="preserve">, </w:t>
      </w:r>
      <w:r w:rsidRPr="00C32A77">
        <w:rPr>
          <w:rFonts w:cs="Times New Roman"/>
          <w:i/>
          <w:iCs/>
          <w:noProof/>
          <w:lang w:val="en-US"/>
        </w:rPr>
        <w:t>58</w:t>
      </w:r>
      <w:r w:rsidRPr="00C32A77">
        <w:rPr>
          <w:rFonts w:cs="Times New Roman"/>
          <w:noProof/>
          <w:lang w:val="en-US"/>
        </w:rPr>
        <w:t>(5), 741–750. https://doi.org/10.1134/s0032945218050041</w:t>
      </w:r>
    </w:p>
    <w:p w14:paraId="78368AD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ipps, S. R., &amp; Garvey, J. E. (2006). Assessment of Food Habits and Feeding Patterns. </w:t>
      </w:r>
      <w:r w:rsidRPr="00C32A77">
        <w:rPr>
          <w:rFonts w:cs="Times New Roman"/>
          <w:i/>
          <w:iCs/>
          <w:noProof/>
          <w:lang w:val="en-US"/>
        </w:rPr>
        <w:t>American Fischery Society</w:t>
      </w:r>
      <w:r w:rsidRPr="00C32A77">
        <w:rPr>
          <w:rFonts w:cs="Times New Roman"/>
          <w:noProof/>
          <w:lang w:val="en-US"/>
        </w:rPr>
        <w:t xml:space="preserve">, </w:t>
      </w:r>
      <w:r w:rsidRPr="00C32A77">
        <w:rPr>
          <w:rFonts w:cs="Times New Roman"/>
          <w:i/>
          <w:iCs/>
          <w:noProof/>
          <w:lang w:val="en-US"/>
        </w:rPr>
        <w:t>May</w:t>
      </w:r>
      <w:r w:rsidRPr="00C32A77">
        <w:rPr>
          <w:rFonts w:cs="Times New Roman"/>
          <w:noProof/>
          <w:lang w:val="en-US"/>
        </w:rPr>
        <w:t>, 42.</w:t>
      </w:r>
    </w:p>
    <w:p w14:paraId="5F791B3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C32A77">
        <w:rPr>
          <w:rFonts w:cs="Times New Roman"/>
          <w:i/>
          <w:iCs/>
          <w:noProof/>
          <w:lang w:val="en-US"/>
        </w:rPr>
        <w:t>Marine Pollution Bulletin</w:t>
      </w:r>
      <w:r w:rsidRPr="00C32A77">
        <w:rPr>
          <w:rFonts w:cs="Times New Roman"/>
          <w:noProof/>
          <w:lang w:val="en-US"/>
        </w:rPr>
        <w:t xml:space="preserve">, </w:t>
      </w:r>
      <w:r w:rsidRPr="00C32A77">
        <w:rPr>
          <w:rFonts w:cs="Times New Roman"/>
          <w:i/>
          <w:iCs/>
          <w:noProof/>
          <w:lang w:val="en-US"/>
        </w:rPr>
        <w:t>129</w:t>
      </w:r>
      <w:r w:rsidRPr="00C32A77">
        <w:rPr>
          <w:rFonts w:cs="Times New Roman"/>
          <w:noProof/>
          <w:lang w:val="en-US"/>
        </w:rPr>
        <w:t>(1), 231–240. https://doi.org/10.1016/j.marpolbul.2018.02.039</w:t>
      </w:r>
    </w:p>
    <w:p w14:paraId="4416075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ollicutt, B., Juanes, F., &amp; Dudas, S. E. (2019). Microplastics in juvenile Chinook salmon and their nearshore environments on the east coast of Vancouver Island. </w:t>
      </w:r>
      <w:r w:rsidRPr="00C32A77">
        <w:rPr>
          <w:rFonts w:cs="Times New Roman"/>
          <w:i/>
          <w:iCs/>
          <w:noProof/>
          <w:lang w:val="en-US"/>
        </w:rPr>
        <w:t>Environmental Pollution</w:t>
      </w:r>
      <w:r w:rsidRPr="00C32A77">
        <w:rPr>
          <w:rFonts w:cs="Times New Roman"/>
          <w:noProof/>
          <w:lang w:val="en-US"/>
        </w:rPr>
        <w:t xml:space="preserve">, </w:t>
      </w:r>
      <w:r w:rsidRPr="00C32A77">
        <w:rPr>
          <w:rFonts w:cs="Times New Roman"/>
          <w:i/>
          <w:iCs/>
          <w:noProof/>
          <w:lang w:val="en-US"/>
        </w:rPr>
        <w:t>244</w:t>
      </w:r>
      <w:r w:rsidRPr="00C32A77">
        <w:rPr>
          <w:rFonts w:cs="Times New Roman"/>
          <w:noProof/>
          <w:lang w:val="en-US"/>
        </w:rPr>
        <w:t>, 135–142. https://doi.org/10.1016/j.envpol.2018.09.137</w:t>
      </w:r>
    </w:p>
    <w:p w14:paraId="1C245FD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C32A77">
        <w:rPr>
          <w:rFonts w:cs="Times New Roman"/>
          <w:i/>
          <w:iCs/>
          <w:noProof/>
          <w:lang w:val="en-US"/>
        </w:rPr>
        <w:t>Scientific Reports</w:t>
      </w:r>
      <w:r w:rsidRPr="00C32A77">
        <w:rPr>
          <w:rFonts w:cs="Times New Roman"/>
          <w:noProof/>
          <w:lang w:val="en-US"/>
        </w:rPr>
        <w:t xml:space="preserve">, </w:t>
      </w:r>
      <w:r w:rsidRPr="00C32A77">
        <w:rPr>
          <w:rFonts w:cs="Times New Roman"/>
          <w:i/>
          <w:iCs/>
          <w:noProof/>
          <w:lang w:val="en-US"/>
        </w:rPr>
        <w:t>10</w:t>
      </w:r>
      <w:r w:rsidRPr="00C32A77">
        <w:rPr>
          <w:rFonts w:cs="Times New Roman"/>
          <w:noProof/>
          <w:lang w:val="en-US"/>
        </w:rPr>
        <w:t>(1), 1–12. https://doi.org/10.1038/s41598-020-65557-1</w:t>
      </w:r>
    </w:p>
    <w:p w14:paraId="3A7D564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aly, E. A., Moss, J. H., Fergusson, E., &amp; Debenham, C. (2019). Feeding ecology of salmon in eastern and central Gulf of Alaska. </w:t>
      </w:r>
      <w:r w:rsidRPr="00C32A77">
        <w:rPr>
          <w:rFonts w:cs="Times New Roman"/>
          <w:i/>
          <w:iCs/>
          <w:noProof/>
          <w:lang w:val="en-US"/>
        </w:rPr>
        <w:t>Deep-Sea Research Part II: Topical Studies in Oceanography</w:t>
      </w:r>
      <w:r w:rsidRPr="00C32A77">
        <w:rPr>
          <w:rFonts w:cs="Times New Roman"/>
          <w:noProof/>
          <w:lang w:val="en-US"/>
        </w:rPr>
        <w:t xml:space="preserve">, </w:t>
      </w:r>
      <w:r w:rsidRPr="00C32A77">
        <w:rPr>
          <w:rFonts w:cs="Times New Roman"/>
          <w:i/>
          <w:iCs/>
          <w:noProof/>
          <w:lang w:val="en-US"/>
        </w:rPr>
        <w:t>165</w:t>
      </w:r>
      <w:r w:rsidRPr="00C32A77">
        <w:rPr>
          <w:rFonts w:cs="Times New Roman"/>
          <w:noProof/>
          <w:lang w:val="en-US"/>
        </w:rPr>
        <w:t>(June), 329–339. https://doi.org/10.1016/j.dsr2.2019.06.006</w:t>
      </w:r>
    </w:p>
    <w:p w14:paraId="7564C5B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FO. (2020). </w:t>
      </w:r>
      <w:r w:rsidRPr="00C32A77">
        <w:rPr>
          <w:rFonts w:cs="Times New Roman"/>
          <w:i/>
          <w:iCs/>
          <w:noProof/>
          <w:lang w:val="en-US"/>
        </w:rPr>
        <w:t>Salmon Southern BC Integrated Fisheries Management Plan</w:t>
      </w:r>
      <w:r w:rsidRPr="00C32A77">
        <w:rPr>
          <w:rFonts w:cs="Times New Roman"/>
          <w:noProof/>
          <w:lang w:val="en-US"/>
        </w:rPr>
        <w:t>. http://www2.mar.dfo-mpo.gc.ca/fisheries/res/imp/2000grndfish.htm</w:t>
      </w:r>
    </w:p>
    <w:p w14:paraId="36015C4A"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uffy, E. J., Beauchamp, D. A., &amp; Buckley, R. M. (2005). Early marine life history of juvenile Pacific salmon in two regions of Puget Sound. </w:t>
      </w:r>
      <w:r w:rsidRPr="00C32A77">
        <w:rPr>
          <w:rFonts w:cs="Times New Roman"/>
          <w:i/>
          <w:iCs/>
          <w:noProof/>
          <w:lang w:val="en-US"/>
        </w:rPr>
        <w:t>Estuarine, Coastal and Shelf Science</w:t>
      </w:r>
      <w:r w:rsidRPr="00C32A77">
        <w:rPr>
          <w:rFonts w:cs="Times New Roman"/>
          <w:noProof/>
          <w:lang w:val="en-US"/>
        </w:rPr>
        <w:t>. https://doi.org/10.1016/j.ecss.2005.02.009</w:t>
      </w:r>
    </w:p>
    <w:p w14:paraId="6D3E4AE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arner, K., &amp; Parfitt, B. (2006). First Nations, Salmon Fisheries and the Rising Importance of Conservation. In </w:t>
      </w:r>
      <w:r w:rsidRPr="00C32A77">
        <w:rPr>
          <w:rFonts w:cs="Times New Roman"/>
          <w:i/>
          <w:iCs/>
          <w:noProof/>
          <w:lang w:val="en-US"/>
        </w:rPr>
        <w:t>Report to the Pacific Fisheries Resource Conservation Council</w:t>
      </w:r>
      <w:r w:rsidRPr="00C32A77">
        <w:rPr>
          <w:rFonts w:cs="Times New Roman"/>
          <w:noProof/>
          <w:lang w:val="en-US"/>
        </w:rPr>
        <w:t>.</w:t>
      </w:r>
    </w:p>
    <w:p w14:paraId="09CBD5A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ill, A. B. (2003). The dynamics of prey choice in fish: The importance of prey size and satiation. </w:t>
      </w:r>
      <w:r w:rsidRPr="00C32A77">
        <w:rPr>
          <w:rFonts w:cs="Times New Roman"/>
          <w:i/>
          <w:iCs/>
          <w:noProof/>
          <w:lang w:val="en-US"/>
        </w:rPr>
        <w:t>Journal of Fish Biology</w:t>
      </w:r>
      <w:r w:rsidRPr="00C32A77">
        <w:rPr>
          <w:rFonts w:cs="Times New Roman"/>
          <w:noProof/>
          <w:lang w:val="en-US"/>
        </w:rPr>
        <w:t xml:space="preserve">, </w:t>
      </w:r>
      <w:r w:rsidRPr="00C32A77">
        <w:rPr>
          <w:rFonts w:cs="Times New Roman"/>
          <w:i/>
          <w:iCs/>
          <w:noProof/>
          <w:lang w:val="en-US"/>
        </w:rPr>
        <w:t>63</w:t>
      </w:r>
      <w:r w:rsidRPr="00C32A77">
        <w:rPr>
          <w:rFonts w:cs="Times New Roman"/>
          <w:noProof/>
          <w:lang w:val="en-US"/>
        </w:rPr>
        <w:t>(SUPPL. A), 105–116. https://doi.org/10.1111/j.1095-8649.2003.00214.x</w:t>
      </w:r>
    </w:p>
    <w:p w14:paraId="6BD07D2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odin, J. G. J. (1981). Daily patterns of feeding behavior, daily rations, and diets of juvenile pink salmon (oncorhynchus gorbuscha) in two marine bays of british columbia.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38</w:t>
      </w:r>
      <w:r w:rsidRPr="00C32A77">
        <w:rPr>
          <w:rFonts w:cs="Times New Roman"/>
          <w:noProof/>
          <w:lang w:val="en-US"/>
        </w:rPr>
        <w:t>(1), 10–15. https://doi.org/10.1139/f81-002</w:t>
      </w:r>
    </w:p>
    <w:p w14:paraId="385E02F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root, C., &amp; Margolis, L. (1991). </w:t>
      </w:r>
      <w:r w:rsidRPr="00C32A77">
        <w:rPr>
          <w:rFonts w:cs="Times New Roman"/>
          <w:i/>
          <w:iCs/>
          <w:noProof/>
          <w:lang w:val="en-US"/>
        </w:rPr>
        <w:t>Pacific salmon life histories</w:t>
      </w:r>
      <w:r w:rsidRPr="00C32A77">
        <w:rPr>
          <w:rFonts w:cs="Times New Roman"/>
          <w:noProof/>
          <w:lang w:val="en-US"/>
        </w:rPr>
        <w:t>. University of British Columbia Press.</w:t>
      </w:r>
    </w:p>
    <w:p w14:paraId="09A4371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ulbransen, C. O. M. (2014). </w:t>
      </w:r>
      <w:r w:rsidRPr="00C32A77">
        <w:rPr>
          <w:rFonts w:cs="Times New Roman"/>
          <w:i/>
          <w:iCs/>
          <w:noProof/>
          <w:lang w:val="en-US"/>
        </w:rPr>
        <w:t>Feeding in troubled waters: a comparative diet analysis of pink (Oncorhynchus gorbuscha) and chum (O. keta) salmon during their first months at sea in the Broughton Archipelago, British Columbia</w:t>
      </w:r>
      <w:r w:rsidRPr="00C32A77">
        <w:rPr>
          <w:rFonts w:cs="Times New Roman"/>
          <w:noProof/>
          <w:lang w:val="en-US"/>
        </w:rPr>
        <w:t>.</w:t>
      </w:r>
    </w:p>
    <w:p w14:paraId="7BE1344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ardin, G. (1960). The Competitive Exclusion Principle. </w:t>
      </w:r>
      <w:r w:rsidRPr="00C32A77">
        <w:rPr>
          <w:rFonts w:cs="Times New Roman"/>
          <w:i/>
          <w:iCs/>
          <w:noProof/>
          <w:lang w:val="en-US"/>
        </w:rPr>
        <w:t>Science</w:t>
      </w:r>
      <w:r w:rsidRPr="00C32A77">
        <w:rPr>
          <w:rFonts w:cs="Times New Roman"/>
          <w:noProof/>
          <w:lang w:val="en-US"/>
        </w:rPr>
        <w:t xml:space="preserve">, </w:t>
      </w:r>
      <w:r w:rsidRPr="00C32A77">
        <w:rPr>
          <w:rFonts w:cs="Times New Roman"/>
          <w:i/>
          <w:iCs/>
          <w:noProof/>
          <w:lang w:val="en-US"/>
        </w:rPr>
        <w:t>131</w:t>
      </w:r>
      <w:r w:rsidRPr="00C32A77">
        <w:rPr>
          <w:rFonts w:cs="Times New Roman"/>
          <w:noProof/>
          <w:lang w:val="en-US"/>
        </w:rPr>
        <w:t>, 1292–1297.</w:t>
      </w:r>
    </w:p>
    <w:p w14:paraId="099F955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arrison, P. J., Fulton, J. D., Taylor, F. J. R., &amp; Parsons, T. R. (1983). Review of the biological oceanography of the Strait of Georgia: pelagic environment.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40</w:t>
      </w:r>
      <w:r w:rsidRPr="00C32A77">
        <w:rPr>
          <w:rFonts w:cs="Times New Roman"/>
          <w:noProof/>
          <w:lang w:val="en-US"/>
        </w:rPr>
        <w:t>(7), 1064–1094. https://doi.org/10.1139/f83-129</w:t>
      </w:r>
    </w:p>
    <w:p w14:paraId="4A30BC5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C. (1991). </w:t>
      </w:r>
      <w:r w:rsidRPr="00C32A77">
        <w:rPr>
          <w:rFonts w:cs="Times New Roman"/>
          <w:i/>
          <w:iCs/>
          <w:noProof/>
          <w:lang w:val="en-US"/>
        </w:rPr>
        <w:t>Diets and Feeding Rates of Juvenile Pink, Chum, and Sockeye Salmon in Hecate Strait, British Columbia</w:t>
      </w:r>
      <w:r w:rsidRPr="00C32A77">
        <w:rPr>
          <w:rFonts w:cs="Times New Roman"/>
          <w:noProof/>
          <w:lang w:val="en-US"/>
        </w:rPr>
        <w:t xml:space="preserve">. </w:t>
      </w:r>
      <w:r w:rsidRPr="00C32A77">
        <w:rPr>
          <w:rFonts w:cs="Times New Roman"/>
          <w:i/>
          <w:iCs/>
          <w:noProof/>
          <w:lang w:val="en-US"/>
        </w:rPr>
        <w:t>120</w:t>
      </w:r>
      <w:r w:rsidRPr="00C32A77">
        <w:rPr>
          <w:rFonts w:cs="Times New Roman"/>
          <w:noProof/>
          <w:lang w:val="en-US"/>
        </w:rPr>
        <w:t>, 303–318. https://doi.org/10.1577/1548-8659(1991)120</w:t>
      </w:r>
    </w:p>
    <w:p w14:paraId="4AB7177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ichael C. (1979). Detritus and Juvenile Salmon Production in the Nanaimo Estuary: II. Meiofauna Available as Food to Juvenile Chum Salmon (Oncorhynchus keta). </w:t>
      </w:r>
      <w:r w:rsidRPr="00C32A77">
        <w:rPr>
          <w:rFonts w:cs="Times New Roman"/>
          <w:i/>
          <w:iCs/>
          <w:noProof/>
          <w:lang w:val="en-US"/>
        </w:rPr>
        <w:t>Journal of the Fisheries Research Board of Canada</w:t>
      </w:r>
      <w:r w:rsidRPr="00C32A77">
        <w:rPr>
          <w:rFonts w:cs="Times New Roman"/>
          <w:noProof/>
          <w:lang w:val="en-US"/>
        </w:rPr>
        <w:t xml:space="preserve">, </w:t>
      </w:r>
      <w:r w:rsidRPr="00C32A77">
        <w:rPr>
          <w:rFonts w:cs="Times New Roman"/>
          <w:i/>
          <w:iCs/>
          <w:noProof/>
          <w:lang w:val="en-US"/>
        </w:rPr>
        <w:t>36</w:t>
      </w:r>
      <w:r w:rsidRPr="00C32A77">
        <w:rPr>
          <w:rFonts w:cs="Times New Roman"/>
          <w:noProof/>
          <w:lang w:val="en-US"/>
        </w:rPr>
        <w:t>(5), 497–503. https://doi.org/10.1139/f79-073</w:t>
      </w:r>
    </w:p>
    <w:p w14:paraId="6D0D499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ichael C. (2009). Resilient salmon, resilient fisheries for British Columbia, Canada. </w:t>
      </w:r>
      <w:r w:rsidRPr="00C32A77">
        <w:rPr>
          <w:rFonts w:cs="Times New Roman"/>
          <w:i/>
          <w:iCs/>
          <w:noProof/>
          <w:lang w:val="en-US"/>
        </w:rPr>
        <w:t>Ecology and Society</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1). https://doi.org/10.5751/ES-02619-140102</w:t>
      </w:r>
    </w:p>
    <w:p w14:paraId="31CBFEC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C32A77">
        <w:rPr>
          <w:rFonts w:cs="Times New Roman"/>
          <w:i/>
          <w:iCs/>
          <w:noProof/>
          <w:lang w:val="en-US"/>
        </w:rPr>
        <w:t>North Pacific Anadromous Fish Commission</w:t>
      </w:r>
      <w:r w:rsidRPr="00C32A77">
        <w:rPr>
          <w:rFonts w:cs="Times New Roman"/>
          <w:noProof/>
          <w:lang w:val="en-US"/>
        </w:rPr>
        <w:t>, 14.</w:t>
      </w:r>
    </w:p>
    <w:p w14:paraId="79F97CF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ames, S. E. (2019). </w:t>
      </w:r>
      <w:r w:rsidRPr="00C32A77">
        <w:rPr>
          <w:rFonts w:cs="Times New Roman"/>
          <w:i/>
          <w:iCs/>
          <w:noProof/>
          <w:lang w:val="en-US"/>
        </w:rPr>
        <w:t>Foraging Ecology of Juvenile Fraser River Sockeye Salmon Across Mixed and Stratified Regions of the Early Marine Migration</w:t>
      </w:r>
      <w:r w:rsidRPr="00C32A77">
        <w:rPr>
          <w:rFonts w:cs="Times New Roman"/>
          <w:noProof/>
          <w:lang w:val="en-US"/>
        </w:rPr>
        <w:t>. https://doi.org/10.1017/CBO9781107415324.004</w:t>
      </w:r>
    </w:p>
    <w:p w14:paraId="733B1E4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ames, S. E., Pakhomov, E. A., Mahara, N., &amp; Hunt, B. P. V. (2020). Running the trophic gauntlet: Empirical support for reduced foraging success in juvenile salmon in tidally mixed coastal waters.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9</w:t>
      </w:r>
      <w:r w:rsidRPr="00C32A77">
        <w:rPr>
          <w:rFonts w:cs="Times New Roman"/>
          <w:noProof/>
          <w:lang w:val="en-US"/>
        </w:rPr>
        <w:t>(3), 0–2. https://doi.org/10.1111/fog.12471</w:t>
      </w:r>
    </w:p>
    <w:p w14:paraId="3E05D6B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enkins, E. (2011). </w:t>
      </w:r>
      <w:r w:rsidRPr="00C32A77">
        <w:rPr>
          <w:rFonts w:cs="Times New Roman"/>
          <w:i/>
          <w:iCs/>
          <w:noProof/>
          <w:lang w:val="en-US"/>
        </w:rPr>
        <w:t>Trophic niche and foodweb dynamics within and among juvenile salmon species in years of contrasting ocean conditions</w:t>
      </w:r>
      <w:r w:rsidRPr="00C32A77">
        <w:rPr>
          <w:rFonts w:cs="Times New Roman"/>
          <w:noProof/>
          <w:lang w:val="en-US"/>
        </w:rPr>
        <w:t>.</w:t>
      </w:r>
    </w:p>
    <w:p w14:paraId="010B48F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hnson, B., Gan, J., Godwin, S., Krkosek, M., &amp; Hunt, B. (2019). Juvenile Salmon Migration Observations in the Discovery Islands and Johnstone Strait in 2018 Compared to 2015–2017. </w:t>
      </w:r>
      <w:r w:rsidRPr="00C32A77">
        <w:rPr>
          <w:rFonts w:cs="Times New Roman"/>
          <w:i/>
          <w:iCs/>
          <w:noProof/>
          <w:lang w:val="en-US"/>
        </w:rPr>
        <w:t>Technical Report</w:t>
      </w:r>
      <w:r w:rsidRPr="00C32A77">
        <w:rPr>
          <w:rFonts w:cs="Times New Roman"/>
          <w:noProof/>
          <w:lang w:val="en-US"/>
        </w:rPr>
        <w:t xml:space="preserve">, </w:t>
      </w:r>
      <w:r w:rsidRPr="00C32A77">
        <w:rPr>
          <w:rFonts w:cs="Times New Roman"/>
          <w:i/>
          <w:iCs/>
          <w:noProof/>
          <w:lang w:val="en-US"/>
        </w:rPr>
        <w:t>15</w:t>
      </w:r>
      <w:r w:rsidRPr="00C32A77">
        <w:rPr>
          <w:rFonts w:cs="Times New Roman"/>
          <w:noProof/>
          <w:lang w:val="en-US"/>
        </w:rPr>
        <w:t>, 31–39. https://doi.org/10.23849/npafctr15/31.39.</w:t>
      </w:r>
    </w:p>
    <w:p w14:paraId="28FA990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hnson, S. P., &amp; Schindler, D. E. (2009). Trophic ecology of Pacific salmon (Oncorhynchus spp.) in the ocean: A synthesis of stable isotope research. </w:t>
      </w:r>
      <w:r w:rsidRPr="00C32A77">
        <w:rPr>
          <w:rFonts w:cs="Times New Roman"/>
          <w:i/>
          <w:iCs/>
          <w:noProof/>
          <w:lang w:val="en-US"/>
        </w:rPr>
        <w:t>Ecological Research</w:t>
      </w:r>
      <w:r w:rsidRPr="00C32A77">
        <w:rPr>
          <w:rFonts w:cs="Times New Roman"/>
          <w:noProof/>
          <w:lang w:val="en-US"/>
        </w:rPr>
        <w:t xml:space="preserve">, </w:t>
      </w:r>
      <w:r w:rsidRPr="00C32A77">
        <w:rPr>
          <w:rFonts w:cs="Times New Roman"/>
          <w:i/>
          <w:iCs/>
          <w:noProof/>
          <w:lang w:val="en-US"/>
        </w:rPr>
        <w:t>24</w:t>
      </w:r>
      <w:r w:rsidRPr="00C32A77">
        <w:rPr>
          <w:rFonts w:cs="Times New Roman"/>
          <w:noProof/>
          <w:lang w:val="en-US"/>
        </w:rPr>
        <w:t>(4), 855–863. https://doi.org/10.1007/s11284-008-0559-0</w:t>
      </w:r>
    </w:p>
    <w:p w14:paraId="30CC5F1B"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nes, R. E., Petrell, R. J., &amp; Pauly, D. (1999). Using modified length-weight relationships to assess the condition of fish. </w:t>
      </w:r>
      <w:r w:rsidRPr="00C32A77">
        <w:rPr>
          <w:rFonts w:cs="Times New Roman"/>
          <w:i/>
          <w:iCs/>
          <w:noProof/>
          <w:lang w:val="en-US"/>
        </w:rPr>
        <w:t>Aquacultural Engineering</w:t>
      </w:r>
      <w:r w:rsidRPr="00C32A77">
        <w:rPr>
          <w:rFonts w:cs="Times New Roman"/>
          <w:noProof/>
          <w:lang w:val="en-US"/>
        </w:rPr>
        <w:t xml:space="preserve">, </w:t>
      </w:r>
      <w:r w:rsidRPr="00C32A77">
        <w:rPr>
          <w:rFonts w:cs="Times New Roman"/>
          <w:i/>
          <w:iCs/>
          <w:noProof/>
          <w:lang w:val="en-US"/>
        </w:rPr>
        <w:t>20</w:t>
      </w:r>
      <w:r w:rsidRPr="00C32A77">
        <w:rPr>
          <w:rFonts w:cs="Times New Roman"/>
          <w:noProof/>
          <w:lang w:val="en-US"/>
        </w:rPr>
        <w:t>(4), 261–276. https://doi.org/10.1016/S0144-8609(99)00020-5</w:t>
      </w:r>
    </w:p>
    <w:p w14:paraId="2B69667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urney, M. L., Trudel, M., Young, G., &amp; Beckman, B. R. (2018). Evidence for depressed growth of juvenile Pacific salmon (Oncorhynchus) in Johnstone and Queen Charlotte Straits, British Columbi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7</w:t>
      </w:r>
      <w:r w:rsidRPr="00C32A77">
        <w:rPr>
          <w:rFonts w:cs="Times New Roman"/>
          <w:noProof/>
          <w:lang w:val="en-US"/>
        </w:rPr>
        <w:t>(2), 174–183. https://doi.org/10.1111/fog.12243</w:t>
      </w:r>
    </w:p>
    <w:p w14:paraId="058BADC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Khangaonkar, T., Long, W., &amp; Xu, W. (2017). Assessment of circulation and inter-basin transport in the Salish Sea including Johnstone Strait and Discovery Islands pathways. </w:t>
      </w:r>
      <w:r w:rsidRPr="00C32A77">
        <w:rPr>
          <w:rFonts w:cs="Times New Roman"/>
          <w:i/>
          <w:iCs/>
          <w:noProof/>
          <w:lang w:val="en-US"/>
        </w:rPr>
        <w:t>Ocean Modelling</w:t>
      </w:r>
      <w:r w:rsidRPr="00C32A77">
        <w:rPr>
          <w:rFonts w:cs="Times New Roman"/>
          <w:noProof/>
          <w:lang w:val="en-US"/>
        </w:rPr>
        <w:t xml:space="preserve">, </w:t>
      </w:r>
      <w:r w:rsidRPr="00C32A77">
        <w:rPr>
          <w:rFonts w:cs="Times New Roman"/>
          <w:i/>
          <w:iCs/>
          <w:noProof/>
          <w:lang w:val="en-US"/>
        </w:rPr>
        <w:t>109</w:t>
      </w:r>
      <w:r w:rsidRPr="00C32A77">
        <w:rPr>
          <w:rFonts w:cs="Times New Roman"/>
          <w:noProof/>
          <w:lang w:val="en-US"/>
        </w:rPr>
        <w:t>, 11–32. https://doi.org/10.1016/j.ocemod.2016.11.004</w:t>
      </w:r>
    </w:p>
    <w:p w14:paraId="5A97116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Krebs, C. J. (2013). Niche measures and resource preferences. In </w:t>
      </w:r>
      <w:r w:rsidRPr="00C32A77">
        <w:rPr>
          <w:rFonts w:cs="Times New Roman"/>
          <w:i/>
          <w:iCs/>
          <w:noProof/>
          <w:lang w:val="en-US"/>
        </w:rPr>
        <w:t>Ecological Methodology</w:t>
      </w:r>
      <w:r w:rsidRPr="00C32A77">
        <w:rPr>
          <w:rFonts w:cs="Times New Roman"/>
          <w:noProof/>
          <w:lang w:val="en-US"/>
        </w:rPr>
        <w:t xml:space="preserve"> (pp. 597–651).</w:t>
      </w:r>
    </w:p>
    <w:p w14:paraId="7084B8D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LeBrasseur, R. J., &amp; Parker, R. R. (1964). Growth Rate of Central British Columbia Pink Salmon (Oncorhynchus gorbuscha). </w:t>
      </w:r>
      <w:r w:rsidRPr="00C32A77">
        <w:rPr>
          <w:rFonts w:cs="Times New Roman"/>
          <w:i/>
          <w:iCs/>
          <w:noProof/>
          <w:lang w:val="en-US"/>
        </w:rPr>
        <w:t>Journal of the Fisheries Research Board of Canada</w:t>
      </w:r>
      <w:r w:rsidRPr="00C32A77">
        <w:rPr>
          <w:rFonts w:cs="Times New Roman"/>
          <w:noProof/>
          <w:lang w:val="en-US"/>
        </w:rPr>
        <w:t xml:space="preserve">, </w:t>
      </w:r>
      <w:r w:rsidRPr="00C32A77">
        <w:rPr>
          <w:rFonts w:cs="Times New Roman"/>
          <w:i/>
          <w:iCs/>
          <w:noProof/>
          <w:lang w:val="en-US"/>
        </w:rPr>
        <w:t>21</w:t>
      </w:r>
      <w:r w:rsidRPr="00C32A77">
        <w:rPr>
          <w:rFonts w:cs="Times New Roman"/>
          <w:noProof/>
          <w:lang w:val="en-US"/>
        </w:rPr>
        <w:t>(5), 1101–1128. https://doi.org/10.1139/f64-100</w:t>
      </w:r>
    </w:p>
    <w:p w14:paraId="2EB4B6E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Levings, C. D. (2016). </w:t>
      </w:r>
      <w:r w:rsidRPr="00C32A77">
        <w:rPr>
          <w:rFonts w:cs="Times New Roman"/>
          <w:i/>
          <w:iCs/>
          <w:noProof/>
          <w:lang w:val="en-US"/>
        </w:rPr>
        <w:t>Ecology of salmonids in estuaries around the world: adaptations, habitats, and conservation</w:t>
      </w:r>
      <w:r w:rsidRPr="00C32A77">
        <w:rPr>
          <w:rFonts w:cs="Times New Roman"/>
          <w:noProof/>
          <w:lang w:val="en-US"/>
        </w:rPr>
        <w:t>. University of British Columbia Press.</w:t>
      </w:r>
    </w:p>
    <w:p w14:paraId="65D8790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58</w:t>
      </w:r>
      <w:r w:rsidRPr="00C32A77">
        <w:rPr>
          <w:rFonts w:cs="Times New Roman"/>
          <w:noProof/>
          <w:lang w:val="en-US"/>
        </w:rPr>
        <w:t>(4), 685–702. https://search.proquest.com/docview/219273927?pq-origsite=summon&amp;accountid=14656</w:t>
      </w:r>
    </w:p>
    <w:p w14:paraId="3CA7F09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hara, N. (2018). </w:t>
      </w:r>
      <w:r w:rsidRPr="00C32A77">
        <w:rPr>
          <w:rFonts w:cs="Times New Roman"/>
          <w:i/>
          <w:iCs/>
          <w:noProof/>
          <w:lang w:val="en-US"/>
        </w:rPr>
        <w:t>Zooplankton Community Composition Across a Range of Productivity Regimes in Coastal British Columbia</w:t>
      </w:r>
      <w:r w:rsidRPr="00C32A77">
        <w:rPr>
          <w:rFonts w:cs="Times New Roman"/>
          <w:noProof/>
          <w:lang w:val="en-US"/>
        </w:rPr>
        <w:t>.</w:t>
      </w:r>
    </w:p>
    <w:p w14:paraId="11C58BA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lick, M. J., &amp; Cox, S. P. (2016). Regional-scale declines in productivity of pink and chum salmon stocks in western North America. </w:t>
      </w:r>
      <w:r w:rsidRPr="00C32A77">
        <w:rPr>
          <w:rFonts w:cs="Times New Roman"/>
          <w:i/>
          <w:iCs/>
          <w:noProof/>
          <w:lang w:val="en-US"/>
        </w:rPr>
        <w:t>PLoS ONE</w:t>
      </w:r>
      <w:r w:rsidRPr="00C32A77">
        <w:rPr>
          <w:rFonts w:cs="Times New Roman"/>
          <w:noProof/>
          <w:lang w:val="en-US"/>
        </w:rPr>
        <w:t xml:space="preserve">, </w:t>
      </w:r>
      <w:r w:rsidRPr="00C32A77">
        <w:rPr>
          <w:rFonts w:cs="Times New Roman"/>
          <w:i/>
          <w:iCs/>
          <w:noProof/>
          <w:lang w:val="en-US"/>
        </w:rPr>
        <w:t>11</w:t>
      </w:r>
      <w:r w:rsidRPr="00C32A77">
        <w:rPr>
          <w:rFonts w:cs="Times New Roman"/>
          <w:noProof/>
          <w:lang w:val="en-US"/>
        </w:rPr>
        <w:t>(1), 1–23. https://doi.org/10.1371/journal.pone.0146009</w:t>
      </w:r>
    </w:p>
    <w:p w14:paraId="628C35E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nzer, J. I. (1969). </w:t>
      </w:r>
      <w:r w:rsidRPr="00C32A77">
        <w:rPr>
          <w:rFonts w:cs="Times New Roman"/>
          <w:i/>
          <w:iCs/>
          <w:noProof/>
          <w:lang w:val="en-US"/>
        </w:rPr>
        <w:t>Stomach Contents of Juvenile Pacific Salmon in Chatham Sound and Adjacent Waters</w:t>
      </w:r>
      <w:r w:rsidRPr="00C32A77">
        <w:rPr>
          <w:rFonts w:cs="Times New Roman"/>
          <w:noProof/>
          <w:lang w:val="en-US"/>
        </w:rPr>
        <w:t xml:space="preserve">. </w:t>
      </w:r>
      <w:r w:rsidRPr="00C32A77">
        <w:rPr>
          <w:rFonts w:cs="Times New Roman"/>
          <w:i/>
          <w:iCs/>
          <w:noProof/>
          <w:lang w:val="en-US"/>
        </w:rPr>
        <w:t>26</w:t>
      </w:r>
      <w:r w:rsidRPr="00C32A77">
        <w:rPr>
          <w:rFonts w:cs="Times New Roman"/>
          <w:noProof/>
          <w:lang w:val="en-US"/>
        </w:rPr>
        <w:t>, 2219–2223.</w:t>
      </w:r>
    </w:p>
    <w:p w14:paraId="37FBBDE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C32A77">
        <w:rPr>
          <w:rFonts w:cs="Times New Roman"/>
          <w:i/>
          <w:iCs/>
          <w:noProof/>
          <w:lang w:val="en-US"/>
        </w:rPr>
        <w:t>PLoS ONE</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2), 1–24. https://doi.org/10.1371/journal.pone.0211473</w:t>
      </w:r>
    </w:p>
    <w:p w14:paraId="4FB0ED2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3</w:t>
      </w:r>
      <w:r w:rsidRPr="00C32A77">
        <w:rPr>
          <w:rFonts w:cs="Times New Roman"/>
          <w:noProof/>
          <w:lang w:val="en-US"/>
        </w:rPr>
        <w:t>(4), 322–341. https://doi.org/10.1111/fog.12063</w:t>
      </w:r>
    </w:p>
    <w:p w14:paraId="5185FD4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cqueen, D., &amp; Ware, D. (2006). </w:t>
      </w:r>
      <w:r w:rsidRPr="00C32A77">
        <w:rPr>
          <w:rFonts w:cs="Times New Roman"/>
          <w:i/>
          <w:iCs/>
          <w:noProof/>
          <w:lang w:val="en-US"/>
        </w:rPr>
        <w:t>Handbook of Physical, Chemical, Phytoplankton, and Zooplankton Data from Hecate Strait, Dixon Entrance, Goose Island Bank and Queen Charlotte Sound</w:t>
      </w:r>
      <w:r w:rsidRPr="00C32A77">
        <w:rPr>
          <w:rFonts w:cs="Times New Roman"/>
          <w:noProof/>
          <w:lang w:val="en-US"/>
        </w:rPr>
        <w:t>. 133. http://skeenasalmonprogram.ca/libraryfiles/lib_236.pdf</w:t>
      </w:r>
    </w:p>
    <w:p w14:paraId="1C518088"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ksanen, J., Guillaume Blanchet, F., Friendly, M., Kindt, R., Legendre, P., McGlinn, D., Minchin, P. R., O’Hara, R. B., Simpson, G. L., Solymos, P., Stevens, M. H. H., Szoecs, E., &amp; Wagner, H. (2019). </w:t>
      </w:r>
      <w:r w:rsidRPr="00C32A77">
        <w:rPr>
          <w:rFonts w:cs="Times New Roman"/>
          <w:i/>
          <w:iCs/>
          <w:noProof/>
          <w:lang w:val="en-US"/>
        </w:rPr>
        <w:t>vegan: Community Ecology Package</w:t>
      </w:r>
      <w:r w:rsidRPr="00C32A77">
        <w:rPr>
          <w:rFonts w:cs="Times New Roman"/>
          <w:noProof/>
          <w:lang w:val="en-US"/>
        </w:rPr>
        <w:t>. R package version 2.5-6. https://cran.r-project.org/web/packages/vegan/index.html</w:t>
      </w:r>
    </w:p>
    <w:p w14:paraId="7DBC93A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3), 335–359. https://doi.org/10.1007/s11160-004-3813-8</w:t>
      </w:r>
    </w:p>
    <w:p w14:paraId="467A75D8"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sgood, G. J., Kennedy, L. A., Holden, J. J., Hertz, E., McKinnell, S., &amp; Juanes, F. (2016). Historical diets of forage fish and juvenile pacific salmon in the strait of Georgia, 1966-1968.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8</w:t>
      </w:r>
      <w:r w:rsidRPr="00C32A77">
        <w:rPr>
          <w:rFonts w:cs="Times New Roman"/>
          <w:noProof/>
          <w:lang w:val="en-US"/>
        </w:rPr>
        <w:t>(1), 580–594. https://doi.org/10.1080/19425120.2016.1223231</w:t>
      </w:r>
    </w:p>
    <w:p w14:paraId="6307AE3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earson, W. H., Deriso, R. B., Elston, R. A., Hook, S. E., Parker, K. R., &amp; Anderson, J. W. (2012). Hypotheses concerning the decline and poor recovery of Pacific herring in Prince William Sound, Alaska.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22</w:t>
      </w:r>
      <w:r w:rsidRPr="00C32A77">
        <w:rPr>
          <w:rFonts w:cs="Times New Roman"/>
          <w:noProof/>
          <w:lang w:val="en-US"/>
        </w:rPr>
        <w:t>(1), 95–135. https://doi.org/10.1007/s11160-011-9225-7</w:t>
      </w:r>
    </w:p>
    <w:p w14:paraId="38B3708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erry, R. I., Hargreaves, N. B., Waddell, B. J., &amp; Mackas, D. L. (1996). Spatial variations in feeding and condition of juvenile pink and chum salmon off Vancouver Island, British Columbi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2), 73–88. https://doi.org/10.1111/j.1365-2419.1996.tb00107.x</w:t>
      </w:r>
    </w:p>
    <w:p w14:paraId="56F0271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ocheville, A. (2015). The ecological niche: History and recent controversies. In </w:t>
      </w:r>
      <w:r w:rsidRPr="00C32A77">
        <w:rPr>
          <w:rFonts w:cs="Times New Roman"/>
          <w:i/>
          <w:iCs/>
          <w:noProof/>
          <w:lang w:val="en-US"/>
        </w:rPr>
        <w:t>Handbook of Evolutionary Thinking in the Sciences</w:t>
      </w:r>
      <w:r w:rsidRPr="00C32A77">
        <w:rPr>
          <w:rFonts w:cs="Times New Roman"/>
          <w:noProof/>
          <w:lang w:val="en-US"/>
        </w:rPr>
        <w:t xml:space="preserve"> (Issue January). https://doi.org/10.1007/978-94-017-9014-7_26</w:t>
      </w:r>
    </w:p>
    <w:p w14:paraId="5618342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Quinn, T. P. (2018). </w:t>
      </w:r>
      <w:r w:rsidRPr="00C32A77">
        <w:rPr>
          <w:rFonts w:cs="Times New Roman"/>
          <w:i/>
          <w:iCs/>
          <w:noProof/>
          <w:lang w:val="en-US"/>
        </w:rPr>
        <w:t>The behaviour and ecology of Pacific salmon and trout</w:t>
      </w:r>
      <w:r w:rsidRPr="00C32A77">
        <w:rPr>
          <w:rFonts w:cs="Times New Roman"/>
          <w:noProof/>
          <w:lang w:val="en-US"/>
        </w:rPr>
        <w:t xml:space="preserve"> (Second). University of Washington Press.</w:t>
      </w:r>
    </w:p>
    <w:p w14:paraId="7994DE9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 Core Team. (2020). </w:t>
      </w:r>
      <w:r w:rsidRPr="00C32A77">
        <w:rPr>
          <w:rFonts w:cs="Times New Roman"/>
          <w:i/>
          <w:iCs/>
          <w:noProof/>
          <w:lang w:val="en-US"/>
        </w:rPr>
        <w:t>R: A Language and Environment for Statistical Computing</w:t>
      </w:r>
      <w:r w:rsidRPr="00C32A77">
        <w:rPr>
          <w:rFonts w:cs="Times New Roman"/>
          <w:noProof/>
          <w:lang w:val="en-US"/>
        </w:rPr>
        <w:t>. R Foundation for Statistical Computing. Vienna, Austria. https://www.r-project.org/</w:t>
      </w:r>
    </w:p>
    <w:p w14:paraId="5F2BD8F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amp; Irvine, J. R. (2018). Numbers and Biomass of Natural- and Hatchery-Origin Pink Salmon, Chum Salmon, and Sockeye Salmon in the North Pacific Ocean, 1925–2015.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10</w:t>
      </w:r>
      <w:r w:rsidRPr="00C32A77">
        <w:rPr>
          <w:rFonts w:cs="Times New Roman"/>
          <w:noProof/>
          <w:lang w:val="en-US"/>
        </w:rPr>
        <w:t>(2), 152–168. https://doi.org/10.1002/mcf2.10023</w:t>
      </w:r>
    </w:p>
    <w:p w14:paraId="30303A4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amp; Nielsen, J. L. (2004). Evidence for competitive dominance of Pink salmon (Oncorhynchus gorbuscha) over other Salmonids in the North Pacific Ocean.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3), 371–390. https://doi.org/10.1007/s11160-004-6927-0</w:t>
      </w:r>
    </w:p>
    <w:p w14:paraId="4537890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C32A77">
        <w:rPr>
          <w:rFonts w:cs="Times New Roman"/>
          <w:i/>
          <w:iCs/>
          <w:noProof/>
          <w:lang w:val="en-US"/>
        </w:rPr>
        <w:t>Marine Ecology Progress Series</w:t>
      </w:r>
      <w:r w:rsidRPr="00C32A77">
        <w:rPr>
          <w:rFonts w:cs="Times New Roman"/>
          <w:noProof/>
          <w:lang w:val="en-US"/>
        </w:rPr>
        <w:t xml:space="preserve">, </w:t>
      </w:r>
      <w:r w:rsidRPr="00C32A77">
        <w:rPr>
          <w:rFonts w:cs="Times New Roman"/>
          <w:i/>
          <w:iCs/>
          <w:noProof/>
          <w:lang w:val="en-US"/>
        </w:rPr>
        <w:t>608</w:t>
      </w:r>
      <w:r w:rsidRPr="00C32A77">
        <w:rPr>
          <w:rFonts w:cs="Times New Roman"/>
          <w:noProof/>
          <w:lang w:val="en-US"/>
        </w:rPr>
        <w:t>(1), 291–296. https://doi.org/10.3354/meps12835</w:t>
      </w:r>
    </w:p>
    <w:p w14:paraId="7E8FF0C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C32A77">
        <w:rPr>
          <w:rFonts w:cs="Times New Roman"/>
          <w:i/>
          <w:iCs/>
          <w:noProof/>
          <w:lang w:val="en-US"/>
        </w:rPr>
        <w:t>Proceedings of the National Academy of Sciences of the United States of America</w:t>
      </w:r>
      <w:r w:rsidRPr="00C32A77">
        <w:rPr>
          <w:rFonts w:cs="Times New Roman"/>
          <w:noProof/>
          <w:lang w:val="en-US"/>
        </w:rPr>
        <w:t xml:space="preserve">, </w:t>
      </w:r>
      <w:r w:rsidRPr="00C32A77">
        <w:rPr>
          <w:rFonts w:cs="Times New Roman"/>
          <w:i/>
          <w:iCs/>
          <w:noProof/>
          <w:lang w:val="en-US"/>
        </w:rPr>
        <w:t>115</w:t>
      </w:r>
      <w:r w:rsidRPr="00C32A77">
        <w:rPr>
          <w:rFonts w:cs="Times New Roman"/>
          <w:noProof/>
          <w:lang w:val="en-US"/>
        </w:rPr>
        <w:t>(22), E5038–E5045. https://doi.org/10.1073/pnas.1720577115</w:t>
      </w:r>
    </w:p>
    <w:p w14:paraId="7316224B"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C32A77">
        <w:rPr>
          <w:rFonts w:cs="Times New Roman"/>
          <w:i/>
          <w:iCs/>
          <w:noProof/>
          <w:lang w:val="en-US"/>
        </w:rPr>
        <w:t>North Pacific Anadromous Fish Commission Technical Report</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5), 107–109.</w:t>
      </w:r>
    </w:p>
    <w:p w14:paraId="332E831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turdevant, M. V, Fergusson, E. A., Orsi, J. A., &amp; Wertheimer, A. C. (2002). </w:t>
      </w:r>
      <w:r w:rsidRPr="00C32A77">
        <w:rPr>
          <w:rFonts w:cs="Times New Roman"/>
          <w:i/>
          <w:iCs/>
          <w:noProof/>
          <w:lang w:val="en-US"/>
        </w:rPr>
        <w:t>Diel Feeding of Juvenile Pink, Chum, and Coho Salmon in Icy Strait, Southeastern Alaska, May–September 2001</w:t>
      </w:r>
      <w:r w:rsidRPr="00C32A77">
        <w:rPr>
          <w:rFonts w:cs="Times New Roman"/>
          <w:noProof/>
          <w:lang w:val="en-US"/>
        </w:rPr>
        <w:t>.</w:t>
      </w:r>
    </w:p>
    <w:p w14:paraId="1A670BB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2), 89–99. https://doi.org/10.1111/j.1365-2419.1996.tb00108.x</w:t>
      </w:r>
    </w:p>
    <w:p w14:paraId="7E38BAC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Weingartner, T., Eisner, L., Eckert, G. L., &amp; Danielson, S. (2009). Southeast Alaska: Oceanographic habitats and linkages. </w:t>
      </w:r>
      <w:r w:rsidRPr="00C32A77">
        <w:rPr>
          <w:rFonts w:cs="Times New Roman"/>
          <w:i/>
          <w:iCs/>
          <w:noProof/>
          <w:lang w:val="en-US"/>
        </w:rPr>
        <w:t>Journal of Biogeography</w:t>
      </w:r>
      <w:r w:rsidRPr="00C32A77">
        <w:rPr>
          <w:rFonts w:cs="Times New Roman"/>
          <w:noProof/>
          <w:lang w:val="en-US"/>
        </w:rPr>
        <w:t xml:space="preserve">, </w:t>
      </w:r>
      <w:r w:rsidRPr="00C32A77">
        <w:rPr>
          <w:rFonts w:cs="Times New Roman"/>
          <w:i/>
          <w:iCs/>
          <w:noProof/>
          <w:lang w:val="en-US"/>
        </w:rPr>
        <w:t>36</w:t>
      </w:r>
      <w:r w:rsidRPr="00C32A77">
        <w:rPr>
          <w:rFonts w:cs="Times New Roman"/>
          <w:noProof/>
          <w:lang w:val="en-US"/>
        </w:rPr>
        <w:t>(3), 387–400. https://doi.org/10.1111/j.1365-2699.2008.01994.x</w:t>
      </w:r>
    </w:p>
    <w:p w14:paraId="61623B9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Welch, D. W. (1997). Anatomical specialization in the gut of Pacific salmon (Oncorhynchus): Evidence for oceanic limits to salmon production? </w:t>
      </w:r>
      <w:r w:rsidRPr="00C32A77">
        <w:rPr>
          <w:rFonts w:cs="Times New Roman"/>
          <w:i/>
          <w:iCs/>
          <w:noProof/>
          <w:lang w:val="en-US"/>
        </w:rPr>
        <w:t>Canadian Journal of Zoology</w:t>
      </w:r>
      <w:r w:rsidRPr="00C32A77">
        <w:rPr>
          <w:rFonts w:cs="Times New Roman"/>
          <w:noProof/>
          <w:lang w:val="en-US"/>
        </w:rPr>
        <w:t xml:space="preserve">, </w:t>
      </w:r>
      <w:r w:rsidRPr="00C32A77">
        <w:rPr>
          <w:rFonts w:cs="Times New Roman"/>
          <w:i/>
          <w:iCs/>
          <w:noProof/>
          <w:lang w:val="en-US"/>
        </w:rPr>
        <w:t>75</w:t>
      </w:r>
      <w:r w:rsidRPr="00C32A77">
        <w:rPr>
          <w:rFonts w:cs="Times New Roman"/>
          <w:noProof/>
          <w:lang w:val="en-US"/>
        </w:rPr>
        <w:t>(6), 936–942. https://doi.org/10.1139/z97-112</w:t>
      </w:r>
    </w:p>
    <w:p w14:paraId="1094B480" w14:textId="77777777" w:rsidR="00C32A77" w:rsidRPr="00C32A77" w:rsidRDefault="00C32A77" w:rsidP="00C32A77">
      <w:pPr>
        <w:widowControl w:val="0"/>
        <w:autoSpaceDE w:val="0"/>
        <w:autoSpaceDN w:val="0"/>
        <w:adjustRightInd w:val="0"/>
        <w:ind w:left="480" w:hanging="480"/>
        <w:rPr>
          <w:rFonts w:cs="Times New Roman"/>
          <w:noProof/>
        </w:rPr>
      </w:pPr>
      <w:r w:rsidRPr="00C32A77">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C32A77">
        <w:rPr>
          <w:rFonts w:cs="Times New Roman"/>
          <w:i/>
          <w:iCs/>
          <w:noProof/>
          <w:lang w:val="en-US"/>
        </w:rPr>
        <w:t>Ambio</w:t>
      </w:r>
      <w:r w:rsidRPr="00C32A77">
        <w:rPr>
          <w:rFonts w:cs="Times New Roman"/>
          <w:noProof/>
          <w:lang w:val="en-US"/>
        </w:rPr>
        <w:t xml:space="preserve">, </w:t>
      </w:r>
      <w:r w:rsidRPr="00C32A77">
        <w:rPr>
          <w:rFonts w:cs="Times New Roman"/>
          <w:i/>
          <w:iCs/>
          <w:noProof/>
          <w:lang w:val="en-US"/>
        </w:rPr>
        <w:t>48</w:t>
      </w:r>
      <w:r w:rsidRPr="00C32A77">
        <w:rPr>
          <w:rFonts w:cs="Times New Roman"/>
          <w:noProof/>
          <w:lang w:val="en-US"/>
        </w:rPr>
        <w:t>(12), 1447–1469. https://doi.org/10.1007/s13280-019-01218-6</w:t>
      </w:r>
    </w:p>
    <w:p w14:paraId="7E56FF4D" w14:textId="33DD3F29" w:rsidR="001210AF" w:rsidRDefault="00FA03B1" w:rsidP="00C32A77">
      <w:pPr>
        <w:widowControl w:val="0"/>
        <w:autoSpaceDE w:val="0"/>
        <w:autoSpaceDN w:val="0"/>
        <w:adjustRightInd w:val="0"/>
        <w:ind w:left="480" w:hanging="480"/>
        <w:rPr>
          <w:rFonts w:eastAsia="Times New Roman" w:cs="Times New Roman"/>
        </w:rPr>
        <w:sectPr w:rsidR="001210AF" w:rsidSect="001210AF">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49CF574F" w:rsidR="007F1E58" w:rsidRDefault="007F1E58" w:rsidP="001210AF">
      <w:pPr>
        <w:pStyle w:val="Heading1"/>
      </w:pPr>
      <w:bookmarkStart w:id="132" w:name="_Toc49865761"/>
      <w:r>
        <w:t>Appendix</w:t>
      </w:r>
      <w:bookmarkEnd w:id="132"/>
    </w:p>
    <w:p w14:paraId="7E5F0B21" w14:textId="1F3AECFF" w:rsidR="007F1E58" w:rsidRDefault="007F1E58" w:rsidP="00FA03B1">
      <w:pPr>
        <w:rPr>
          <w:rFonts w:eastAsia="Times New Roman" w:cs="Times New Roman"/>
        </w:rPr>
      </w:pPr>
    </w:p>
    <w:p w14:paraId="6B7A0F10" w14:textId="034D1231" w:rsidR="007F1E58" w:rsidRDefault="00264B0C" w:rsidP="00264B0C">
      <w:pPr>
        <w:pStyle w:val="Heading9"/>
      </w:pPr>
      <w:bookmarkStart w:id="133" w:name="_Toc49865842"/>
      <w:r>
        <w:t>Table A.</w:t>
      </w:r>
      <w:r>
        <w:fldChar w:fldCharType="begin"/>
      </w:r>
      <w:r>
        <w:instrText xml:space="preserve"> SEQ Table \* ARABIC \s 2 </w:instrText>
      </w:r>
      <w:r>
        <w:fldChar w:fldCharType="separate"/>
      </w:r>
      <w:r>
        <w:rPr>
          <w:noProof/>
        </w:rPr>
        <w:t>1</w:t>
      </w:r>
      <w:r>
        <w:fldChar w:fldCharType="end"/>
      </w:r>
      <w:r w:rsidR="007F1E58">
        <w:t xml:space="preserve"> Diet composition</w:t>
      </w:r>
      <w:r w:rsidR="006E0CC9">
        <w:t xml:space="preserve"> (% wet weight)</w:t>
      </w:r>
      <w:r w:rsidR="007F1E58">
        <w:t xml:space="preserve"> summary of juvenile salmon for each sampling date 2015-2016</w:t>
      </w:r>
      <w:r w:rsidR="006E0CC9">
        <w:t>.</w:t>
      </w:r>
      <w:bookmarkEnd w:id="133"/>
    </w:p>
    <w:p w14:paraId="3EBF9FB1" w14:textId="77777777" w:rsidR="00264B0C" w:rsidRPr="00264B0C" w:rsidRDefault="00264B0C" w:rsidP="00264B0C"/>
    <w:p w14:paraId="46086437" w14:textId="4D98C379" w:rsidR="007F1E58" w:rsidRDefault="001210AF" w:rsidP="00FA03B1">
      <w:pPr>
        <w:rPr>
          <w:rFonts w:eastAsia="Times New Roman" w:cs="Times New Roman"/>
        </w:rPr>
      </w:pPr>
      <w:r>
        <w:rPr>
          <w:rFonts w:eastAsia="Times New Roman" w:cs="Times New Roman"/>
          <w:noProof/>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rPr>
      </w:pPr>
    </w:p>
    <w:sectPr w:rsidR="007F1E58" w:rsidRPr="00EB46DF"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Colin Levings" w:date="2020-09-02T19:37:00Z" w:initials="CL">
    <w:p w14:paraId="0A087D62" w14:textId="77777777" w:rsidR="005612E0" w:rsidRDefault="005612E0" w:rsidP="00AC0522">
      <w:pPr>
        <w:pStyle w:val="CommentText"/>
      </w:pPr>
      <w:r>
        <w:rPr>
          <w:rStyle w:val="CommentReference"/>
        </w:rPr>
        <w:annotationRef/>
      </w:r>
      <w:r>
        <w:t>Brief explanation of this works might be useful</w:t>
      </w:r>
    </w:p>
  </w:comment>
  <w:comment w:id="45" w:author="epakhomov" w:date="2020-09-03T16:14:00Z" w:initials="e">
    <w:p w14:paraId="26A28E9F" w14:textId="77777777" w:rsidR="005612E0" w:rsidRPr="00B776B3" w:rsidRDefault="005612E0" w:rsidP="00B776B3">
      <w:pPr>
        <w:pStyle w:val="CommentText"/>
        <w:rPr>
          <w:highlight w:val="yellow"/>
        </w:rPr>
      </w:pPr>
      <w:r>
        <w:rPr>
          <w:rStyle w:val="CommentReference"/>
        </w:rPr>
        <w:annotationRef/>
      </w:r>
      <w:r w:rsidRPr="00B776B3">
        <w:rPr>
          <w:highlight w:val="yellow"/>
        </w:rPr>
        <w:t>I bit more information should be provided here:</w:t>
      </w:r>
    </w:p>
    <w:p w14:paraId="454623FB" w14:textId="77777777" w:rsidR="005612E0" w:rsidRPr="00B776B3" w:rsidRDefault="005612E0" w:rsidP="00B776B3">
      <w:pPr>
        <w:pStyle w:val="CommentText"/>
        <w:rPr>
          <w:highlight w:val="yellow"/>
        </w:rPr>
      </w:pPr>
      <w:r w:rsidRPr="00B776B3">
        <w:rPr>
          <w:highlight w:val="yellow"/>
        </w:rPr>
        <w:t>Overall biomass pattern</w:t>
      </w:r>
    </w:p>
    <w:p w14:paraId="2EDF3332" w14:textId="77777777" w:rsidR="005612E0" w:rsidRPr="00B776B3" w:rsidRDefault="005612E0" w:rsidP="00B776B3">
      <w:pPr>
        <w:pStyle w:val="CommentText"/>
        <w:rPr>
          <w:highlight w:val="yellow"/>
        </w:rPr>
      </w:pPr>
      <w:r w:rsidRPr="00B776B3">
        <w:rPr>
          <w:highlight w:val="yellow"/>
        </w:rPr>
        <w:t>Dominance of size groups (any patterns)</w:t>
      </w:r>
    </w:p>
    <w:p w14:paraId="43BBC4EE" w14:textId="77777777" w:rsidR="005612E0" w:rsidRDefault="005612E0" w:rsidP="00B776B3">
      <w:pPr>
        <w:pStyle w:val="CommentText"/>
      </w:pPr>
      <w:r w:rsidRPr="00B776B3">
        <w:rPr>
          <w:highlight w:val="yellow"/>
        </w:rPr>
        <w:t>Dominance of taxonomic groups (any patterns)</w:t>
      </w:r>
    </w:p>
    <w:p w14:paraId="157EA80B" w14:textId="77777777" w:rsidR="005612E0" w:rsidRDefault="005612E0" w:rsidP="00B776B3">
      <w:pPr>
        <w:pStyle w:val="CommentText"/>
      </w:pPr>
    </w:p>
  </w:comment>
  <w:comment w:id="50" w:author="Colin Levings" w:date="2020-09-02T19:49:00Z" w:initials="CL">
    <w:p w14:paraId="6490F37A" w14:textId="77777777" w:rsidR="005612E0" w:rsidRDefault="005612E0" w:rsidP="00AC0522">
      <w:pPr>
        <w:pStyle w:val="CommentText"/>
      </w:pPr>
      <w:r>
        <w:rPr>
          <w:rStyle w:val="CommentReference"/>
        </w:rPr>
        <w:annotationRef/>
      </w:r>
      <w:r>
        <w:t xml:space="preserve">Or stock mixing </w:t>
      </w:r>
      <w:proofErr w:type="spellStart"/>
      <w:r>
        <w:t>ie</w:t>
      </w:r>
      <w:proofErr w:type="spellEnd"/>
      <w:r>
        <w:t xml:space="preserve"> maybe local streams were contributing and mixing with Fraser River fish (may be belongs in discussion)</w:t>
      </w:r>
    </w:p>
  </w:comment>
  <w:comment w:id="49" w:author="epakhomov" w:date="2020-09-03T16:18:00Z" w:initials="e">
    <w:p w14:paraId="76F88E8D" w14:textId="77777777" w:rsidR="005612E0" w:rsidRDefault="005612E0" w:rsidP="00B776B3">
      <w:pPr>
        <w:pStyle w:val="CommentText"/>
      </w:pPr>
      <w:r w:rsidRPr="00B776B3">
        <w:rPr>
          <w:rStyle w:val="CommentReference"/>
          <w:highlight w:val="yellow"/>
        </w:rPr>
        <w:annotationRef/>
      </w:r>
      <w:r w:rsidRPr="00B776B3">
        <w:rPr>
          <w:highlight w:val="yellow"/>
        </w:rPr>
        <w:t>This is not a result, this is “speculation” or “suggestion” and should be placed in discussion appropriately and definitely removed from results.</w:t>
      </w:r>
    </w:p>
  </w:comment>
  <w:comment w:id="51" w:author="Colin Levings" w:date="2020-09-02T20:00:00Z" w:initials="CL">
    <w:p w14:paraId="13FB725A" w14:textId="77777777" w:rsidR="005612E0" w:rsidRDefault="005612E0" w:rsidP="00AC0522">
      <w:pPr>
        <w:pStyle w:val="CommentText"/>
      </w:pPr>
      <w:r>
        <w:rPr>
          <w:rStyle w:val="CommentReference"/>
        </w:rPr>
        <w:annotationRef/>
      </w:r>
      <w:r>
        <w:t>Interesting that K does not seem to improve even when better feeding in JS</w:t>
      </w:r>
    </w:p>
  </w:comment>
  <w:comment w:id="52" w:author="epakhomov" w:date="2020-09-03T16:20:00Z" w:initials="e">
    <w:p w14:paraId="4798AFD1" w14:textId="77777777" w:rsidR="005612E0" w:rsidRDefault="005612E0" w:rsidP="00B776B3">
      <w:pPr>
        <w:pStyle w:val="CommentText"/>
      </w:pPr>
      <w:r w:rsidRPr="00B776B3">
        <w:rPr>
          <w:rStyle w:val="CommentReference"/>
          <w:highlight w:val="yellow"/>
        </w:rPr>
        <w:annotationRef/>
      </w:r>
      <w:r w:rsidRPr="00B776B3">
        <w:rPr>
          <w:highlight w:val="yellow"/>
        </w:rPr>
        <w:t>Same comment as above!</w:t>
      </w:r>
    </w:p>
  </w:comment>
  <w:comment w:id="54" w:author="epakhomov" w:date="2020-09-03T16:28:00Z" w:initials="e">
    <w:p w14:paraId="3F9FFC4E" w14:textId="77777777" w:rsidR="005612E0" w:rsidRDefault="005612E0" w:rsidP="00B776B3">
      <w:pPr>
        <w:pStyle w:val="CommentText"/>
      </w:pPr>
      <w:r w:rsidRPr="00B776B3">
        <w:rPr>
          <w:rStyle w:val="CommentReference"/>
          <w:highlight w:val="yellow"/>
        </w:rPr>
        <w:annotationRef/>
      </w:r>
      <w:r w:rsidRPr="00B776B3">
        <w:rPr>
          <w:highlight w:val="yellow"/>
        </w:rPr>
        <w:t>Please be consistent with past and present tense through the text.</w:t>
      </w:r>
    </w:p>
  </w:comment>
  <w:comment w:id="59" w:author="Vanessa Fladmark" w:date="2020-09-07T10:26:00Z" w:initials="VF">
    <w:p w14:paraId="32FC0630" w14:textId="2089C0F4" w:rsidR="005612E0" w:rsidRDefault="005612E0">
      <w:pPr>
        <w:pStyle w:val="CommentText"/>
      </w:pPr>
      <w:r>
        <w:rPr>
          <w:rStyle w:val="CommentReference"/>
        </w:rPr>
        <w:annotationRef/>
      </w:r>
      <w:r>
        <w:t>This is where I should add the length stuff…!</w:t>
      </w:r>
    </w:p>
  </w:comment>
  <w:comment w:id="62" w:author="Colin Levings" w:date="2020-09-07T14:20:00Z" w:initials="CL">
    <w:p w14:paraId="56B5EA99" w14:textId="77777777" w:rsidR="005612E0" w:rsidRDefault="005612E0" w:rsidP="009E3332">
      <w:pPr>
        <w:pStyle w:val="CommentText"/>
      </w:pPr>
      <w:r>
        <w:rPr>
          <w:rStyle w:val="CommentReference"/>
        </w:rPr>
        <w:annotationRef/>
      </w:r>
      <w:r>
        <w:t>What evidence is there that they are easier to cat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087D62" w15:done="0"/>
  <w15:commentEx w15:paraId="157EA80B" w15:done="0"/>
  <w15:commentEx w15:paraId="6490F37A" w15:done="0"/>
  <w15:commentEx w15:paraId="76F88E8D" w15:done="0"/>
  <w15:commentEx w15:paraId="13FB725A" w15:done="0"/>
  <w15:commentEx w15:paraId="4798AFD1" w15:done="0"/>
  <w15:commentEx w15:paraId="3F9FFC4E" w15:done="0"/>
  <w15:commentEx w15:paraId="32FC0630" w15:done="0"/>
  <w15:commentEx w15:paraId="56B5EA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72F0" w16cex:dateUtc="2020-09-03T02:37:00Z"/>
  <w16cex:commentExtensible w16cex:durableId="22FA75DB" w16cex:dateUtc="2020-09-03T02:49:00Z"/>
  <w16cex:commentExtensible w16cex:durableId="22FA7845" w16cex:dateUtc="2020-09-03T03:00:00Z"/>
  <w16cex:commentExtensible w16cex:durableId="23008945" w16cex:dateUtc="2020-09-07T17:26:00Z"/>
  <w16cex:commentExtensible w16cex:durableId="2300C035" w16cex:dateUtc="2020-09-07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087D62" w16cid:durableId="22FA72F0"/>
  <w16cid:commentId w16cid:paraId="157EA80B" w16cid:durableId="230075F0"/>
  <w16cid:commentId w16cid:paraId="6490F37A" w16cid:durableId="22FA75DB"/>
  <w16cid:commentId w16cid:paraId="76F88E8D" w16cid:durableId="230075F2"/>
  <w16cid:commentId w16cid:paraId="13FB725A" w16cid:durableId="22FA7845"/>
  <w16cid:commentId w16cid:paraId="4798AFD1" w16cid:durableId="230075F3"/>
  <w16cid:commentId w16cid:paraId="3F9FFC4E" w16cid:durableId="230075F4"/>
  <w16cid:commentId w16cid:paraId="32FC0630" w16cid:durableId="23008945"/>
  <w16cid:commentId w16cid:paraId="56B5EA99" w16cid:durableId="2300C0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34C200" w14:textId="77777777" w:rsidR="00116555" w:rsidRDefault="00116555" w:rsidP="003A2A0A">
      <w:r>
        <w:separator/>
      </w:r>
    </w:p>
  </w:endnote>
  <w:endnote w:type="continuationSeparator" w:id="0">
    <w:p w14:paraId="18B4B34F" w14:textId="77777777" w:rsidR="00116555" w:rsidRDefault="00116555"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5612E0" w:rsidRDefault="005612E0"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5612E0" w:rsidRDefault="005612E0"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34E02AFD" w:rsidR="005612E0" w:rsidRDefault="005612E0"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5E12BC06" w14:textId="77777777" w:rsidR="005612E0" w:rsidRDefault="005612E0"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DD3864" w14:textId="77777777" w:rsidR="00116555" w:rsidRDefault="00116555" w:rsidP="003A2A0A">
      <w:r>
        <w:separator/>
      </w:r>
    </w:p>
  </w:footnote>
  <w:footnote w:type="continuationSeparator" w:id="0">
    <w:p w14:paraId="78FAC776" w14:textId="77777777" w:rsidR="00116555" w:rsidRDefault="00116555"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6"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5"/>
  </w:num>
  <w:num w:numId="3">
    <w:abstractNumId w:val="16"/>
  </w:num>
  <w:num w:numId="4">
    <w:abstractNumId w:val="13"/>
  </w:num>
  <w:num w:numId="5">
    <w:abstractNumId w:val="14"/>
  </w:num>
  <w:num w:numId="6">
    <w:abstractNumId w:val="18"/>
  </w:num>
  <w:num w:numId="7">
    <w:abstractNumId w:val="10"/>
  </w:num>
  <w:num w:numId="8">
    <w:abstractNumId w:val="17"/>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Vanessa Fladmark">
    <w15:presenceInfo w15:providerId="Windows Live" w15:userId="5fbc69579e622980"/>
  </w15:person>
  <w15:person w15:author="epakhomov">
    <w15:presenceInfo w15:providerId="None" w15:userId="epakhom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205D4"/>
    <w:rsid w:val="00020732"/>
    <w:rsid w:val="00024A60"/>
    <w:rsid w:val="000374C3"/>
    <w:rsid w:val="0003790E"/>
    <w:rsid w:val="00040479"/>
    <w:rsid w:val="0004162A"/>
    <w:rsid w:val="00042E3D"/>
    <w:rsid w:val="00050ACA"/>
    <w:rsid w:val="00052533"/>
    <w:rsid w:val="00060858"/>
    <w:rsid w:val="00063820"/>
    <w:rsid w:val="00063D72"/>
    <w:rsid w:val="000721C6"/>
    <w:rsid w:val="00072E9D"/>
    <w:rsid w:val="00074F72"/>
    <w:rsid w:val="0007690A"/>
    <w:rsid w:val="00084C28"/>
    <w:rsid w:val="000921D3"/>
    <w:rsid w:val="00095031"/>
    <w:rsid w:val="000A118F"/>
    <w:rsid w:val="000A2946"/>
    <w:rsid w:val="000A3C7A"/>
    <w:rsid w:val="000A6300"/>
    <w:rsid w:val="000A705A"/>
    <w:rsid w:val="000B18FB"/>
    <w:rsid w:val="000B23A6"/>
    <w:rsid w:val="000B4062"/>
    <w:rsid w:val="000B7AAD"/>
    <w:rsid w:val="000C4477"/>
    <w:rsid w:val="000C742C"/>
    <w:rsid w:val="000D21C1"/>
    <w:rsid w:val="000D2776"/>
    <w:rsid w:val="000F1000"/>
    <w:rsid w:val="001005FA"/>
    <w:rsid w:val="00107517"/>
    <w:rsid w:val="0011224E"/>
    <w:rsid w:val="0011316F"/>
    <w:rsid w:val="00116555"/>
    <w:rsid w:val="001210AF"/>
    <w:rsid w:val="001215CF"/>
    <w:rsid w:val="00121E35"/>
    <w:rsid w:val="0012504D"/>
    <w:rsid w:val="00130CA0"/>
    <w:rsid w:val="0014191B"/>
    <w:rsid w:val="00143051"/>
    <w:rsid w:val="0015282A"/>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599A"/>
    <w:rsid w:val="001A6E5F"/>
    <w:rsid w:val="001C050C"/>
    <w:rsid w:val="001C45E1"/>
    <w:rsid w:val="001C7419"/>
    <w:rsid w:val="001D077D"/>
    <w:rsid w:val="001D23E9"/>
    <w:rsid w:val="001D259B"/>
    <w:rsid w:val="001D3815"/>
    <w:rsid w:val="001E3056"/>
    <w:rsid w:val="001E360F"/>
    <w:rsid w:val="001E3EBB"/>
    <w:rsid w:val="001E4D0E"/>
    <w:rsid w:val="001F09ED"/>
    <w:rsid w:val="001F0B67"/>
    <w:rsid w:val="001F37CC"/>
    <w:rsid w:val="001F521B"/>
    <w:rsid w:val="00215A25"/>
    <w:rsid w:val="00221C19"/>
    <w:rsid w:val="00225172"/>
    <w:rsid w:val="0022727F"/>
    <w:rsid w:val="0022733A"/>
    <w:rsid w:val="00232862"/>
    <w:rsid w:val="00235844"/>
    <w:rsid w:val="00237B22"/>
    <w:rsid w:val="00241A3C"/>
    <w:rsid w:val="0024436B"/>
    <w:rsid w:val="00245286"/>
    <w:rsid w:val="002464A4"/>
    <w:rsid w:val="00250A2E"/>
    <w:rsid w:val="00254176"/>
    <w:rsid w:val="00255712"/>
    <w:rsid w:val="00257D50"/>
    <w:rsid w:val="00257DCA"/>
    <w:rsid w:val="002606FB"/>
    <w:rsid w:val="00262962"/>
    <w:rsid w:val="00264B0C"/>
    <w:rsid w:val="00265460"/>
    <w:rsid w:val="00266C78"/>
    <w:rsid w:val="00270521"/>
    <w:rsid w:val="00273643"/>
    <w:rsid w:val="00281143"/>
    <w:rsid w:val="00281A8D"/>
    <w:rsid w:val="002823A8"/>
    <w:rsid w:val="0028260B"/>
    <w:rsid w:val="00286A8E"/>
    <w:rsid w:val="00287B94"/>
    <w:rsid w:val="002A5EB0"/>
    <w:rsid w:val="002A6034"/>
    <w:rsid w:val="002B1CEB"/>
    <w:rsid w:val="002B2430"/>
    <w:rsid w:val="002C4A5C"/>
    <w:rsid w:val="002C5909"/>
    <w:rsid w:val="002C5E03"/>
    <w:rsid w:val="002C77C0"/>
    <w:rsid w:val="002D4529"/>
    <w:rsid w:val="002D5C0C"/>
    <w:rsid w:val="002E41ED"/>
    <w:rsid w:val="002F6E95"/>
    <w:rsid w:val="00305A13"/>
    <w:rsid w:val="00307C83"/>
    <w:rsid w:val="0031258B"/>
    <w:rsid w:val="00327172"/>
    <w:rsid w:val="003424A0"/>
    <w:rsid w:val="0034386C"/>
    <w:rsid w:val="003578BB"/>
    <w:rsid w:val="003616B8"/>
    <w:rsid w:val="00364458"/>
    <w:rsid w:val="00367DCC"/>
    <w:rsid w:val="00370FD6"/>
    <w:rsid w:val="00371D32"/>
    <w:rsid w:val="00372150"/>
    <w:rsid w:val="00373355"/>
    <w:rsid w:val="00373BAB"/>
    <w:rsid w:val="003759A9"/>
    <w:rsid w:val="003761CE"/>
    <w:rsid w:val="003852C1"/>
    <w:rsid w:val="003A2A0A"/>
    <w:rsid w:val="003B545F"/>
    <w:rsid w:val="003B6DBD"/>
    <w:rsid w:val="003C25AC"/>
    <w:rsid w:val="003C4653"/>
    <w:rsid w:val="003D1980"/>
    <w:rsid w:val="003D287D"/>
    <w:rsid w:val="003D4064"/>
    <w:rsid w:val="003D5843"/>
    <w:rsid w:val="003E0C2D"/>
    <w:rsid w:val="003E3677"/>
    <w:rsid w:val="003E451F"/>
    <w:rsid w:val="003E663F"/>
    <w:rsid w:val="003F2446"/>
    <w:rsid w:val="003F3A41"/>
    <w:rsid w:val="003F7560"/>
    <w:rsid w:val="00400564"/>
    <w:rsid w:val="00400B2C"/>
    <w:rsid w:val="00405176"/>
    <w:rsid w:val="00405545"/>
    <w:rsid w:val="00407993"/>
    <w:rsid w:val="00412FFA"/>
    <w:rsid w:val="00425B53"/>
    <w:rsid w:val="00426957"/>
    <w:rsid w:val="00434B46"/>
    <w:rsid w:val="004415A1"/>
    <w:rsid w:val="004452A5"/>
    <w:rsid w:val="00454A36"/>
    <w:rsid w:val="00477EF3"/>
    <w:rsid w:val="00493DBC"/>
    <w:rsid w:val="004A1033"/>
    <w:rsid w:val="004A33F6"/>
    <w:rsid w:val="004B17CC"/>
    <w:rsid w:val="004C2951"/>
    <w:rsid w:val="004C64DC"/>
    <w:rsid w:val="004C7CA4"/>
    <w:rsid w:val="004D4459"/>
    <w:rsid w:val="004D7B50"/>
    <w:rsid w:val="004E5D64"/>
    <w:rsid w:val="004F586B"/>
    <w:rsid w:val="004F5C82"/>
    <w:rsid w:val="004F7921"/>
    <w:rsid w:val="00500BFD"/>
    <w:rsid w:val="00506955"/>
    <w:rsid w:val="005130C0"/>
    <w:rsid w:val="00514271"/>
    <w:rsid w:val="005218B6"/>
    <w:rsid w:val="0053235E"/>
    <w:rsid w:val="005328F4"/>
    <w:rsid w:val="005370DA"/>
    <w:rsid w:val="00542DC2"/>
    <w:rsid w:val="00545E45"/>
    <w:rsid w:val="005550C5"/>
    <w:rsid w:val="005612E0"/>
    <w:rsid w:val="005630F6"/>
    <w:rsid w:val="005675E6"/>
    <w:rsid w:val="0057055F"/>
    <w:rsid w:val="00576FC5"/>
    <w:rsid w:val="00580FEA"/>
    <w:rsid w:val="00581E14"/>
    <w:rsid w:val="005871C0"/>
    <w:rsid w:val="005917B2"/>
    <w:rsid w:val="005925C5"/>
    <w:rsid w:val="00595870"/>
    <w:rsid w:val="00596920"/>
    <w:rsid w:val="005A57A4"/>
    <w:rsid w:val="005A6088"/>
    <w:rsid w:val="005B1359"/>
    <w:rsid w:val="005B16D6"/>
    <w:rsid w:val="005C34E9"/>
    <w:rsid w:val="005C4F22"/>
    <w:rsid w:val="005C6176"/>
    <w:rsid w:val="005C6781"/>
    <w:rsid w:val="005D22F3"/>
    <w:rsid w:val="005D53D1"/>
    <w:rsid w:val="005D7C3C"/>
    <w:rsid w:val="005E14B5"/>
    <w:rsid w:val="005E53AD"/>
    <w:rsid w:val="005E7E49"/>
    <w:rsid w:val="005F0008"/>
    <w:rsid w:val="005F1EA6"/>
    <w:rsid w:val="005F4718"/>
    <w:rsid w:val="0060564A"/>
    <w:rsid w:val="00606F1A"/>
    <w:rsid w:val="00607408"/>
    <w:rsid w:val="00610845"/>
    <w:rsid w:val="00612189"/>
    <w:rsid w:val="0061405B"/>
    <w:rsid w:val="006225DE"/>
    <w:rsid w:val="00631BC4"/>
    <w:rsid w:val="00644F18"/>
    <w:rsid w:val="00652E48"/>
    <w:rsid w:val="00653C56"/>
    <w:rsid w:val="00655CBC"/>
    <w:rsid w:val="00663B82"/>
    <w:rsid w:val="006648E5"/>
    <w:rsid w:val="00670143"/>
    <w:rsid w:val="00674289"/>
    <w:rsid w:val="00676457"/>
    <w:rsid w:val="00677CC7"/>
    <w:rsid w:val="00680BD2"/>
    <w:rsid w:val="006A4D87"/>
    <w:rsid w:val="006A527D"/>
    <w:rsid w:val="006B6933"/>
    <w:rsid w:val="006D268C"/>
    <w:rsid w:val="006D65D3"/>
    <w:rsid w:val="006E0CC9"/>
    <w:rsid w:val="006F6325"/>
    <w:rsid w:val="006F6A4C"/>
    <w:rsid w:val="00702E99"/>
    <w:rsid w:val="007103C9"/>
    <w:rsid w:val="00711E92"/>
    <w:rsid w:val="007139E2"/>
    <w:rsid w:val="00720DF7"/>
    <w:rsid w:val="00722B46"/>
    <w:rsid w:val="00724673"/>
    <w:rsid w:val="0072731E"/>
    <w:rsid w:val="00736E07"/>
    <w:rsid w:val="00762062"/>
    <w:rsid w:val="00766C29"/>
    <w:rsid w:val="00767845"/>
    <w:rsid w:val="007720AD"/>
    <w:rsid w:val="00776754"/>
    <w:rsid w:val="0078618D"/>
    <w:rsid w:val="0079210F"/>
    <w:rsid w:val="00796E23"/>
    <w:rsid w:val="007976AC"/>
    <w:rsid w:val="007A02D2"/>
    <w:rsid w:val="007B4C06"/>
    <w:rsid w:val="007B6291"/>
    <w:rsid w:val="007D0D96"/>
    <w:rsid w:val="007D0F73"/>
    <w:rsid w:val="007D1086"/>
    <w:rsid w:val="007D229C"/>
    <w:rsid w:val="007F01FE"/>
    <w:rsid w:val="007F1E58"/>
    <w:rsid w:val="007F2F83"/>
    <w:rsid w:val="007F46BB"/>
    <w:rsid w:val="007F7936"/>
    <w:rsid w:val="0080304D"/>
    <w:rsid w:val="00803D2A"/>
    <w:rsid w:val="008040F2"/>
    <w:rsid w:val="00804ABE"/>
    <w:rsid w:val="00810FDA"/>
    <w:rsid w:val="00814F85"/>
    <w:rsid w:val="00830B94"/>
    <w:rsid w:val="00855245"/>
    <w:rsid w:val="00855CF6"/>
    <w:rsid w:val="00864AFD"/>
    <w:rsid w:val="00864DB4"/>
    <w:rsid w:val="00871813"/>
    <w:rsid w:val="0087469C"/>
    <w:rsid w:val="00875D51"/>
    <w:rsid w:val="0087627C"/>
    <w:rsid w:val="0088742C"/>
    <w:rsid w:val="00893A55"/>
    <w:rsid w:val="00893DEA"/>
    <w:rsid w:val="008C0658"/>
    <w:rsid w:val="008D09C8"/>
    <w:rsid w:val="008D1DFE"/>
    <w:rsid w:val="008D286A"/>
    <w:rsid w:val="008D2E0A"/>
    <w:rsid w:val="008D6D7B"/>
    <w:rsid w:val="008E06FB"/>
    <w:rsid w:val="008E2EC9"/>
    <w:rsid w:val="008E677B"/>
    <w:rsid w:val="008E6F8D"/>
    <w:rsid w:val="008F25B2"/>
    <w:rsid w:val="008F3081"/>
    <w:rsid w:val="00901C7C"/>
    <w:rsid w:val="00901FAA"/>
    <w:rsid w:val="00912321"/>
    <w:rsid w:val="00916329"/>
    <w:rsid w:val="00925967"/>
    <w:rsid w:val="00926601"/>
    <w:rsid w:val="009305BF"/>
    <w:rsid w:val="00940CC8"/>
    <w:rsid w:val="009524B2"/>
    <w:rsid w:val="00963331"/>
    <w:rsid w:val="0098154C"/>
    <w:rsid w:val="009827BE"/>
    <w:rsid w:val="00987FD4"/>
    <w:rsid w:val="009A0A4E"/>
    <w:rsid w:val="009A44D9"/>
    <w:rsid w:val="009A4741"/>
    <w:rsid w:val="009A5968"/>
    <w:rsid w:val="009A7C9E"/>
    <w:rsid w:val="009B1135"/>
    <w:rsid w:val="009C0199"/>
    <w:rsid w:val="009C15B6"/>
    <w:rsid w:val="009C36C9"/>
    <w:rsid w:val="009C420C"/>
    <w:rsid w:val="009D2E09"/>
    <w:rsid w:val="009E2312"/>
    <w:rsid w:val="009E3332"/>
    <w:rsid w:val="009F0B0F"/>
    <w:rsid w:val="009F55E3"/>
    <w:rsid w:val="009F6DC3"/>
    <w:rsid w:val="00A0573F"/>
    <w:rsid w:val="00A1270A"/>
    <w:rsid w:val="00A12A2C"/>
    <w:rsid w:val="00A12EDC"/>
    <w:rsid w:val="00A1562B"/>
    <w:rsid w:val="00A16692"/>
    <w:rsid w:val="00A350A0"/>
    <w:rsid w:val="00A357F0"/>
    <w:rsid w:val="00A37BBE"/>
    <w:rsid w:val="00A43ACF"/>
    <w:rsid w:val="00A43EB6"/>
    <w:rsid w:val="00A44D10"/>
    <w:rsid w:val="00A47833"/>
    <w:rsid w:val="00A6129A"/>
    <w:rsid w:val="00A74E6E"/>
    <w:rsid w:val="00A90378"/>
    <w:rsid w:val="00A91C85"/>
    <w:rsid w:val="00A94526"/>
    <w:rsid w:val="00A96B6C"/>
    <w:rsid w:val="00AA5306"/>
    <w:rsid w:val="00AA5C3C"/>
    <w:rsid w:val="00AC0522"/>
    <w:rsid w:val="00AC0B65"/>
    <w:rsid w:val="00AC286C"/>
    <w:rsid w:val="00AC3D53"/>
    <w:rsid w:val="00AC5BFE"/>
    <w:rsid w:val="00AD3DCA"/>
    <w:rsid w:val="00AE4E5F"/>
    <w:rsid w:val="00AE60EB"/>
    <w:rsid w:val="00AE6581"/>
    <w:rsid w:val="00AE6EE9"/>
    <w:rsid w:val="00AE7F76"/>
    <w:rsid w:val="00AF4E2F"/>
    <w:rsid w:val="00AF553B"/>
    <w:rsid w:val="00B00DD1"/>
    <w:rsid w:val="00B010C1"/>
    <w:rsid w:val="00B0755B"/>
    <w:rsid w:val="00B177B7"/>
    <w:rsid w:val="00B23F89"/>
    <w:rsid w:val="00B23FAA"/>
    <w:rsid w:val="00B36CFE"/>
    <w:rsid w:val="00B37033"/>
    <w:rsid w:val="00B40BCA"/>
    <w:rsid w:val="00B60903"/>
    <w:rsid w:val="00B62F8D"/>
    <w:rsid w:val="00B63F8C"/>
    <w:rsid w:val="00B642B6"/>
    <w:rsid w:val="00B6444D"/>
    <w:rsid w:val="00B64F00"/>
    <w:rsid w:val="00B65D7F"/>
    <w:rsid w:val="00B70C9F"/>
    <w:rsid w:val="00B72FEC"/>
    <w:rsid w:val="00B73347"/>
    <w:rsid w:val="00B753AC"/>
    <w:rsid w:val="00B764E8"/>
    <w:rsid w:val="00B766C2"/>
    <w:rsid w:val="00B776B3"/>
    <w:rsid w:val="00B97243"/>
    <w:rsid w:val="00BA28AC"/>
    <w:rsid w:val="00BA5652"/>
    <w:rsid w:val="00BA5705"/>
    <w:rsid w:val="00BB1569"/>
    <w:rsid w:val="00BB1CD8"/>
    <w:rsid w:val="00BB6DA0"/>
    <w:rsid w:val="00BC5F78"/>
    <w:rsid w:val="00BD0276"/>
    <w:rsid w:val="00BD3083"/>
    <w:rsid w:val="00BD4CC0"/>
    <w:rsid w:val="00BE1091"/>
    <w:rsid w:val="00BE54A2"/>
    <w:rsid w:val="00BE68F8"/>
    <w:rsid w:val="00BE79B2"/>
    <w:rsid w:val="00C0082E"/>
    <w:rsid w:val="00C12468"/>
    <w:rsid w:val="00C12F38"/>
    <w:rsid w:val="00C17C7E"/>
    <w:rsid w:val="00C25ABB"/>
    <w:rsid w:val="00C26FE7"/>
    <w:rsid w:val="00C32A77"/>
    <w:rsid w:val="00C36020"/>
    <w:rsid w:val="00C3611D"/>
    <w:rsid w:val="00C629DB"/>
    <w:rsid w:val="00C6340E"/>
    <w:rsid w:val="00C67B23"/>
    <w:rsid w:val="00C71BDC"/>
    <w:rsid w:val="00C74CEF"/>
    <w:rsid w:val="00C92CF7"/>
    <w:rsid w:val="00C94C52"/>
    <w:rsid w:val="00CA2D11"/>
    <w:rsid w:val="00CA5A4D"/>
    <w:rsid w:val="00CA6BD3"/>
    <w:rsid w:val="00CB23BF"/>
    <w:rsid w:val="00CB420E"/>
    <w:rsid w:val="00CB61B8"/>
    <w:rsid w:val="00CD2F09"/>
    <w:rsid w:val="00CD7AB4"/>
    <w:rsid w:val="00CE1947"/>
    <w:rsid w:val="00CE7AC8"/>
    <w:rsid w:val="00CF0ED8"/>
    <w:rsid w:val="00CF3DCD"/>
    <w:rsid w:val="00D0151E"/>
    <w:rsid w:val="00D0733D"/>
    <w:rsid w:val="00D07B96"/>
    <w:rsid w:val="00D1190D"/>
    <w:rsid w:val="00D124F8"/>
    <w:rsid w:val="00D14926"/>
    <w:rsid w:val="00D16766"/>
    <w:rsid w:val="00D26BA2"/>
    <w:rsid w:val="00D42931"/>
    <w:rsid w:val="00D43811"/>
    <w:rsid w:val="00D472CE"/>
    <w:rsid w:val="00D50544"/>
    <w:rsid w:val="00D50622"/>
    <w:rsid w:val="00D648A4"/>
    <w:rsid w:val="00D67A2E"/>
    <w:rsid w:val="00D7189C"/>
    <w:rsid w:val="00D751BB"/>
    <w:rsid w:val="00D8035C"/>
    <w:rsid w:val="00D84B74"/>
    <w:rsid w:val="00D85112"/>
    <w:rsid w:val="00D86058"/>
    <w:rsid w:val="00D90EF2"/>
    <w:rsid w:val="00D91167"/>
    <w:rsid w:val="00D94317"/>
    <w:rsid w:val="00DA7A1C"/>
    <w:rsid w:val="00DB41F8"/>
    <w:rsid w:val="00DB463E"/>
    <w:rsid w:val="00DB4669"/>
    <w:rsid w:val="00DB6F78"/>
    <w:rsid w:val="00DC01E0"/>
    <w:rsid w:val="00DC12B2"/>
    <w:rsid w:val="00DC3D58"/>
    <w:rsid w:val="00DC6DE5"/>
    <w:rsid w:val="00DE7EC1"/>
    <w:rsid w:val="00DF030F"/>
    <w:rsid w:val="00DF245A"/>
    <w:rsid w:val="00DF2860"/>
    <w:rsid w:val="00DF5176"/>
    <w:rsid w:val="00DF7973"/>
    <w:rsid w:val="00E02EAA"/>
    <w:rsid w:val="00E10448"/>
    <w:rsid w:val="00E23601"/>
    <w:rsid w:val="00E2369C"/>
    <w:rsid w:val="00E23A22"/>
    <w:rsid w:val="00E25B86"/>
    <w:rsid w:val="00E32C78"/>
    <w:rsid w:val="00E402EC"/>
    <w:rsid w:val="00E43902"/>
    <w:rsid w:val="00E511DA"/>
    <w:rsid w:val="00E51FC4"/>
    <w:rsid w:val="00E52030"/>
    <w:rsid w:val="00E54626"/>
    <w:rsid w:val="00E57F38"/>
    <w:rsid w:val="00E62560"/>
    <w:rsid w:val="00E6446A"/>
    <w:rsid w:val="00E74639"/>
    <w:rsid w:val="00E74AF6"/>
    <w:rsid w:val="00E83CE1"/>
    <w:rsid w:val="00E8443E"/>
    <w:rsid w:val="00E84A54"/>
    <w:rsid w:val="00E87138"/>
    <w:rsid w:val="00E95B0B"/>
    <w:rsid w:val="00EA125D"/>
    <w:rsid w:val="00EA3021"/>
    <w:rsid w:val="00EA52BB"/>
    <w:rsid w:val="00EA7DF5"/>
    <w:rsid w:val="00EB46DF"/>
    <w:rsid w:val="00EB4A87"/>
    <w:rsid w:val="00EC2911"/>
    <w:rsid w:val="00EC3E04"/>
    <w:rsid w:val="00EC4917"/>
    <w:rsid w:val="00EC5DAE"/>
    <w:rsid w:val="00EC7D5B"/>
    <w:rsid w:val="00ED6720"/>
    <w:rsid w:val="00EE0173"/>
    <w:rsid w:val="00EE08B1"/>
    <w:rsid w:val="00EE12FD"/>
    <w:rsid w:val="00EE17C2"/>
    <w:rsid w:val="00EE43A3"/>
    <w:rsid w:val="00EF046A"/>
    <w:rsid w:val="00EF264A"/>
    <w:rsid w:val="00EF4C3F"/>
    <w:rsid w:val="00F16D11"/>
    <w:rsid w:val="00F179CF"/>
    <w:rsid w:val="00F265A3"/>
    <w:rsid w:val="00F27A73"/>
    <w:rsid w:val="00F30AAC"/>
    <w:rsid w:val="00F30F64"/>
    <w:rsid w:val="00F522E9"/>
    <w:rsid w:val="00F53F3B"/>
    <w:rsid w:val="00F558DB"/>
    <w:rsid w:val="00F579A7"/>
    <w:rsid w:val="00F65A95"/>
    <w:rsid w:val="00F7009A"/>
    <w:rsid w:val="00F761E7"/>
    <w:rsid w:val="00F8079D"/>
    <w:rsid w:val="00F8167F"/>
    <w:rsid w:val="00F86CAA"/>
    <w:rsid w:val="00F9329D"/>
    <w:rsid w:val="00F9716A"/>
    <w:rsid w:val="00F9754A"/>
    <w:rsid w:val="00F97A57"/>
    <w:rsid w:val="00FA0237"/>
    <w:rsid w:val="00FA03B1"/>
    <w:rsid w:val="00FA59E5"/>
    <w:rsid w:val="00FA68F1"/>
    <w:rsid w:val="00FB6CCE"/>
    <w:rsid w:val="00FC0250"/>
    <w:rsid w:val="00FC40E9"/>
    <w:rsid w:val="00FD5A49"/>
    <w:rsid w:val="00FE0CC6"/>
    <w:rsid w:val="00FF3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15282A"/>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17.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hyperlink" Target="https://github.com/vfladmark/pink-chum-diets"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1F223-6FAF-4D43-B64D-503BD5DAF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4</TotalTime>
  <Pages>82</Pages>
  <Words>38476</Words>
  <Characters>219315</Characters>
  <Application>Microsoft Office Word</Application>
  <DocSecurity>0</DocSecurity>
  <Lines>1827</Lines>
  <Paragraphs>514</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low foraging</vt:lpstr>
      <vt:lpstr>        Introduction</vt:lpstr>
    </vt:vector>
  </TitlesOfParts>
  <Company/>
  <LinksUpToDate>false</LinksUpToDate>
  <CharactersWithSpaces>25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47</cp:revision>
  <dcterms:created xsi:type="dcterms:W3CDTF">2020-07-13T14:14:00Z</dcterms:created>
  <dcterms:modified xsi:type="dcterms:W3CDTF">2020-09-08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